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05305A78" w:rsidR="00F62C8B" w:rsidRPr="009D0CF5" w:rsidRDefault="000F3A41" w:rsidP="004C531E">
      <w:pPr>
        <w:pStyle w:val="RSCM01ReceivedAccepted"/>
      </w:pPr>
      <w:r w:rsidRPr="009D0CF5">
        <mc:AlternateContent>
          <mc:Choice Requires="wps">
            <w:drawing>
              <wp:anchor distT="180340" distB="0" distL="114300" distR="114300" simplePos="0" relativeHeight="251656192" behindDoc="1" locked="1" layoutInCell="0" allowOverlap="0" wp14:anchorId="5B54B28E" wp14:editId="463C3D5B">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3E283A8" w14:textId="77777777" w:rsidR="00FC1679" w:rsidRPr="00F53FC0" w:rsidRDefault="00FC1679" w:rsidP="00FC1679">
                            <w:pPr>
                              <w:pStyle w:val="RSCF01FootnoteAuthorAddress"/>
                              <w:rPr>
                                <w:lang w:val="en-US"/>
                              </w:rPr>
                            </w:pPr>
                            <w:r w:rsidRPr="00F53FC0">
                              <w:rPr>
                                <w:lang w:val="en-US"/>
                              </w:rPr>
                              <w:t>Department of Materials Science and Metallurgy, University of Cambridge, 27 Charles Babbage Road, Cambridge CB3 0FS, United Kingdom.</w:t>
                            </w:r>
                          </w:p>
                          <w:p w14:paraId="080C9BC5" w14:textId="77777777" w:rsidR="00FC1679" w:rsidRDefault="00FC1679" w:rsidP="00FC1679">
                            <w:pPr>
                              <w:pStyle w:val="RSCF01FootnoteAuthorAddress"/>
                              <w:rPr>
                                <w:lang w:val="en-US"/>
                              </w:rPr>
                            </w:pPr>
                            <w:r w:rsidRPr="00F53FC0">
                              <w:rPr>
                                <w:lang w:val="en-US"/>
                              </w:rPr>
                              <w:t xml:space="preserve">School of </w:t>
                            </w:r>
                            <w:r>
                              <w:rPr>
                                <w:lang w:val="en-US"/>
                              </w:rPr>
                              <w:t>Electrical</w:t>
                            </w:r>
                            <w:r w:rsidRPr="00F53FC0">
                              <w:rPr>
                                <w:lang w:val="en-US"/>
                              </w:rPr>
                              <w:t xml:space="preserve"> Engineering, Purdue University, 701 West Stadium Avenue, West Lafayette 47907-2045, United States.</w:t>
                            </w:r>
                          </w:p>
                          <w:p w14:paraId="39DF666D" w14:textId="77777777" w:rsidR="00FC1679" w:rsidRDefault="00FC1679" w:rsidP="00FC1679">
                            <w:pPr>
                              <w:pStyle w:val="RSCF01FootnoteAuthorAddress"/>
                              <w:rPr>
                                <w:lang w:val="en-US"/>
                              </w:rPr>
                            </w:pPr>
                            <w:r w:rsidRPr="00F53FC0">
                              <w:rPr>
                                <w:lang w:val="en-US"/>
                              </w:rPr>
                              <w:t>School of Materials Engineering, Purdue University, 701 West Stadium Avenue, West Lafayette 47907-2045, United States.</w:t>
                            </w:r>
                          </w:p>
                          <w:p w14:paraId="17CB68EF"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71856912"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60288;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43E283A8" w14:textId="77777777" w:rsidR="00FC1679" w:rsidRPr="00F53FC0" w:rsidRDefault="00FC1679" w:rsidP="00FC1679">
                      <w:pPr>
                        <w:pStyle w:val="RSCF01FootnoteAuthorAddress"/>
                        <w:rPr>
                          <w:lang w:val="en-US"/>
                        </w:rPr>
                      </w:pPr>
                      <w:r w:rsidRPr="00F53FC0">
                        <w:rPr>
                          <w:lang w:val="en-US"/>
                        </w:rPr>
                        <w:t>Department of Materials Science and Metallurgy, University of Cambridge, 27 Charles Babbage Road, Cambridge CB3 0FS, United Kingdom.</w:t>
                      </w:r>
                    </w:p>
                    <w:p w14:paraId="080C9BC5" w14:textId="77777777" w:rsidR="00FC1679" w:rsidRDefault="00FC1679" w:rsidP="00FC1679">
                      <w:pPr>
                        <w:pStyle w:val="RSCF01FootnoteAuthorAddress"/>
                        <w:rPr>
                          <w:lang w:val="en-US"/>
                        </w:rPr>
                      </w:pPr>
                      <w:r w:rsidRPr="00F53FC0">
                        <w:rPr>
                          <w:lang w:val="en-US"/>
                        </w:rPr>
                        <w:t xml:space="preserve">School of </w:t>
                      </w:r>
                      <w:r>
                        <w:rPr>
                          <w:lang w:val="en-US"/>
                        </w:rPr>
                        <w:t>Electrical</w:t>
                      </w:r>
                      <w:r w:rsidRPr="00F53FC0">
                        <w:rPr>
                          <w:lang w:val="en-US"/>
                        </w:rPr>
                        <w:t xml:space="preserve"> Engineering, Purdue University, 701 West Stadium Avenue, West Lafayette 47907-2045, United States.</w:t>
                      </w:r>
                    </w:p>
                    <w:p w14:paraId="39DF666D" w14:textId="77777777" w:rsidR="00FC1679" w:rsidRDefault="00FC1679" w:rsidP="00FC1679">
                      <w:pPr>
                        <w:pStyle w:val="RSCF01FootnoteAuthorAddress"/>
                        <w:rPr>
                          <w:lang w:val="en-US"/>
                        </w:rPr>
                      </w:pPr>
                      <w:r w:rsidRPr="00F53FC0">
                        <w:rPr>
                          <w:lang w:val="en-US"/>
                        </w:rPr>
                        <w:t>School of Materials Engineering, Purdue University, 701 West Stadium Avenue, West Lafayette 47907-2045, United States.</w:t>
                      </w:r>
                    </w:p>
                    <w:p w14:paraId="17CB68EF"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71856912"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9D0CF5">
        <w:t xml:space="preserve">Received </w:t>
      </w:r>
      <w:r w:rsidR="00FC1679" w:rsidRPr="009D0CF5">
        <w:t>25</w:t>
      </w:r>
      <w:r w:rsidR="00F62C8B" w:rsidRPr="009D0CF5">
        <w:t xml:space="preserve">th </w:t>
      </w:r>
      <w:r w:rsidR="00FC1679" w:rsidRPr="009D0CF5">
        <w:t>August</w:t>
      </w:r>
      <w:r w:rsidR="00F62C8B" w:rsidRPr="009D0CF5">
        <w:t xml:space="preserve"> 20</w:t>
      </w:r>
      <w:r w:rsidR="00FC1679" w:rsidRPr="009D0CF5">
        <w:t>21</w:t>
      </w:r>
      <w:r w:rsidR="00F62C8B" w:rsidRPr="009D0CF5">
        <w:t>,</w:t>
      </w:r>
    </w:p>
    <w:p w14:paraId="5E930491" w14:textId="77777777" w:rsidR="00F62C8B" w:rsidRPr="009D0CF5" w:rsidRDefault="00F62C8B" w:rsidP="004C531E">
      <w:pPr>
        <w:pStyle w:val="RSCM01ReceivedAccepted"/>
      </w:pPr>
      <w:r w:rsidRPr="009D0CF5">
        <w:t>Accepted 00th January 20</w:t>
      </w:r>
      <w:r w:rsidR="00F15F90" w:rsidRPr="009D0CF5">
        <w:t>xx</w:t>
      </w:r>
    </w:p>
    <w:p w14:paraId="492325BD" w14:textId="77777777" w:rsidR="00F62C8B" w:rsidRPr="009D0CF5" w:rsidRDefault="00F62C8B" w:rsidP="004C531E">
      <w:pPr>
        <w:pStyle w:val="RSCM02DOI"/>
      </w:pPr>
      <w:r w:rsidRPr="009D0CF5">
        <w:t>DOI: 10.1039/x0xx00000x</w:t>
      </w:r>
    </w:p>
    <w:p w14:paraId="646B8F30" w14:textId="77777777" w:rsidR="00A9649E" w:rsidRPr="009D0CF5" w:rsidRDefault="00A9649E" w:rsidP="004C531E">
      <w:pPr>
        <w:pStyle w:val="RSCM03Website"/>
      </w:pPr>
    </w:p>
    <w:p w14:paraId="0D6101E0" w14:textId="1DC9A21B" w:rsidR="004414A5" w:rsidRPr="009D0CF5" w:rsidRDefault="00F62C8B" w:rsidP="00C32EDF">
      <w:pPr>
        <w:pStyle w:val="RSCH01PaperTitle"/>
      </w:pPr>
      <w:r w:rsidRPr="009D0CF5">
        <w:br w:type="column"/>
      </w:r>
      <w:r w:rsidR="00FC1679" w:rsidRPr="009D0CF5">
        <w:t xml:space="preserve">High ionic conductivity in fluorite </w:t>
      </w:r>
      <w:r w:rsidR="00FC1679" w:rsidRPr="009D0CF5">
        <w:rPr>
          <w:rFonts w:cstheme="minorHAnsi"/>
        </w:rPr>
        <w:t>δ</w:t>
      </w:r>
      <w:r w:rsidR="00FC1679" w:rsidRPr="009D0CF5">
        <w:t>-bismuth oxide-based vertically aligned nanocomposite thin films</w:t>
      </w:r>
      <w:r w:rsidR="004414A5" w:rsidRPr="009D0CF5">
        <w:t xml:space="preserve"> </w:t>
      </w:r>
    </w:p>
    <w:p w14:paraId="5D91B541" w14:textId="3D4CF499" w:rsidR="008125A0" w:rsidRPr="009D0CF5" w:rsidRDefault="00FC1679" w:rsidP="008125A0">
      <w:pPr>
        <w:pStyle w:val="RSCB01ARTAbstract"/>
        <w:rPr>
          <w:rFonts w:cs="Times New Roman"/>
          <w:sz w:val="20"/>
          <w:vertAlign w:val="superscript"/>
        </w:rPr>
      </w:pPr>
      <w:r w:rsidRPr="009D0CF5">
        <w:rPr>
          <w:rFonts w:cs="Times New Roman"/>
          <w:sz w:val="20"/>
        </w:rPr>
        <w:t>Adam J. Lovett</w:t>
      </w:r>
      <w:r w:rsidR="008125A0" w:rsidRPr="009D0CF5">
        <w:rPr>
          <w:rFonts w:cs="Times New Roman"/>
          <w:sz w:val="20"/>
        </w:rPr>
        <w:t>,*</w:t>
      </w:r>
      <w:r w:rsidR="008125A0" w:rsidRPr="009D0CF5">
        <w:rPr>
          <w:rFonts w:cs="Times New Roman"/>
          <w:sz w:val="20"/>
          <w:vertAlign w:val="superscript"/>
        </w:rPr>
        <w:t>a</w:t>
      </w:r>
      <w:r w:rsidR="008125A0" w:rsidRPr="009D0CF5">
        <w:rPr>
          <w:rFonts w:cs="Times New Roman"/>
          <w:sz w:val="20"/>
        </w:rPr>
        <w:t xml:space="preserve"> </w:t>
      </w:r>
      <w:r w:rsidRPr="009D0CF5">
        <w:rPr>
          <w:rFonts w:cs="Times New Roman"/>
          <w:sz w:val="20"/>
        </w:rPr>
        <w:t>Matthew P. Wells,</w:t>
      </w:r>
      <w:r w:rsidR="008125A0" w:rsidRPr="009D0CF5">
        <w:rPr>
          <w:rFonts w:cs="Times New Roman"/>
          <w:sz w:val="20"/>
          <w:vertAlign w:val="superscript"/>
        </w:rPr>
        <w:t xml:space="preserve"> </w:t>
      </w:r>
      <w:r w:rsidRPr="009D0CF5">
        <w:rPr>
          <w:rFonts w:cs="Times New Roman"/>
          <w:sz w:val="20"/>
          <w:vertAlign w:val="superscript"/>
        </w:rPr>
        <w:t>a</w:t>
      </w:r>
      <w:r w:rsidR="008125A0" w:rsidRPr="009D0CF5">
        <w:rPr>
          <w:rFonts w:cs="Times New Roman"/>
          <w:sz w:val="20"/>
        </w:rPr>
        <w:t xml:space="preserve"> </w:t>
      </w:r>
      <w:r w:rsidRPr="009D0CF5">
        <w:rPr>
          <w:rFonts w:cs="Times New Roman"/>
          <w:sz w:val="20"/>
        </w:rPr>
        <w:t xml:space="preserve">Zihao He, </w:t>
      </w:r>
      <w:r w:rsidRPr="009D0CF5">
        <w:rPr>
          <w:rFonts w:cs="Times New Roman"/>
          <w:sz w:val="20"/>
          <w:vertAlign w:val="superscript"/>
        </w:rPr>
        <w:t>b</w:t>
      </w:r>
      <w:r w:rsidRPr="009D0CF5">
        <w:rPr>
          <w:rFonts w:cs="Times New Roman"/>
          <w:sz w:val="20"/>
        </w:rPr>
        <w:t xml:space="preserve"> Juanjuan Lu, </w:t>
      </w:r>
      <w:r w:rsidRPr="009D0CF5">
        <w:rPr>
          <w:rFonts w:cs="Times New Roman"/>
          <w:sz w:val="20"/>
          <w:vertAlign w:val="superscript"/>
        </w:rPr>
        <w:t xml:space="preserve">b </w:t>
      </w:r>
      <w:r w:rsidRPr="009D0CF5">
        <w:rPr>
          <w:rFonts w:cs="Times New Roman"/>
          <w:sz w:val="20"/>
        </w:rPr>
        <w:t xml:space="preserve">Haiyan Wang </w:t>
      </w:r>
      <w:r w:rsidRPr="009D0CF5">
        <w:rPr>
          <w:rFonts w:cs="Times New Roman"/>
          <w:sz w:val="20"/>
          <w:vertAlign w:val="superscript"/>
        </w:rPr>
        <w:t>b,c</w:t>
      </w:r>
      <w:r w:rsidRPr="009D0CF5">
        <w:rPr>
          <w:rFonts w:cs="Times New Roman"/>
          <w:sz w:val="20"/>
        </w:rPr>
        <w:t xml:space="preserve"> a</w:t>
      </w:r>
      <w:r w:rsidR="008125A0" w:rsidRPr="009D0CF5">
        <w:rPr>
          <w:rFonts w:cs="Times New Roman"/>
          <w:sz w:val="20"/>
        </w:rPr>
        <w:t xml:space="preserve">nd </w:t>
      </w:r>
      <w:r w:rsidRPr="009D0CF5">
        <w:rPr>
          <w:rFonts w:cs="Times New Roman"/>
          <w:sz w:val="20"/>
        </w:rPr>
        <w:t>Judith L. MacManus-Driscoll</w:t>
      </w:r>
      <w:r w:rsidR="008125A0" w:rsidRPr="009D0CF5">
        <w:rPr>
          <w:rFonts w:cs="Times New Roman"/>
          <w:sz w:val="20"/>
          <w:vertAlign w:val="superscript"/>
        </w:rPr>
        <w:t xml:space="preserve"> </w:t>
      </w:r>
      <w:r w:rsidRPr="009D0CF5">
        <w:rPr>
          <w:rFonts w:cs="Times New Roman"/>
          <w:sz w:val="20"/>
          <w:vertAlign w:val="superscript"/>
        </w:rPr>
        <w:t>a</w:t>
      </w:r>
    </w:p>
    <w:p w14:paraId="36551689" w14:textId="5C1950D9" w:rsidR="00FC1679" w:rsidRPr="009D0CF5" w:rsidRDefault="00FC1679" w:rsidP="00FC1679">
      <w:pPr>
        <w:jc w:val="both"/>
        <w:rPr>
          <w:sz w:val="16"/>
          <w:szCs w:val="16"/>
        </w:rPr>
      </w:pPr>
      <w:r w:rsidRPr="009D0CF5">
        <w:rPr>
          <w:sz w:val="16"/>
          <w:szCs w:val="16"/>
        </w:rPr>
        <w:t>δ-Bi</w:t>
      </w:r>
      <w:r w:rsidRPr="009D0CF5">
        <w:rPr>
          <w:sz w:val="16"/>
          <w:szCs w:val="16"/>
          <w:vertAlign w:val="subscript"/>
        </w:rPr>
        <w:t>2</w:t>
      </w:r>
      <w:r w:rsidRPr="009D0CF5">
        <w:rPr>
          <w:sz w:val="16"/>
          <w:szCs w:val="16"/>
        </w:rPr>
        <w:t>O</w:t>
      </w:r>
      <w:r w:rsidRPr="009D0CF5">
        <w:rPr>
          <w:sz w:val="16"/>
          <w:szCs w:val="16"/>
          <w:vertAlign w:val="subscript"/>
        </w:rPr>
        <w:t>3</w:t>
      </w:r>
      <w:r w:rsidRPr="009D0CF5">
        <w:rPr>
          <w:sz w:val="16"/>
          <w:szCs w:val="16"/>
        </w:rPr>
        <w:t xml:space="preserve"> has long been touted as a potential material for use in solid oxide fuel cells (SOFC) due to its intrinsically high ionic conductivity. However, its limited operational temperature has led to stabilising the phase from &gt; 725</w:t>
      </w:r>
      <w:r w:rsidRPr="009D0CF5">
        <w:rPr>
          <w:rFonts w:ascii="Arial" w:hAnsi="Arial" w:cs="Arial"/>
          <w:color w:val="4D5156"/>
          <w:sz w:val="16"/>
          <w:szCs w:val="16"/>
          <w:shd w:val="clear" w:color="auto" w:fill="FFFFFF"/>
        </w:rPr>
        <w:t> °</w:t>
      </w:r>
      <w:r w:rsidRPr="009D0CF5">
        <w:rPr>
          <w:sz w:val="16"/>
          <w:szCs w:val="16"/>
        </w:rPr>
        <w:t xml:space="preserve">C to room temperature either by doping, albeit with a compromise in conductivity, or by growing the phase confined within superlattice thin films. Superlattice architectures are challenging to implement in functional </w:t>
      </w:r>
      <w:r w:rsidRPr="009D0CF5">
        <w:rPr>
          <w:rFonts w:ascii="Symbol" w:hAnsi="Symbol"/>
          <w:sz w:val="16"/>
          <w:szCs w:val="16"/>
        </w:rPr>
        <w:t></w:t>
      </w:r>
      <w:r w:rsidRPr="009D0CF5">
        <w:rPr>
          <w:sz w:val="16"/>
          <w:szCs w:val="16"/>
        </w:rPr>
        <w:t xml:space="preserve">SOFC devices owing to their ionic conducting channels being in the plane of the film. Vertically aligned nanocomposites (VANs) have the potential to overcome these limitations, as their nanocolumnar structures are perpendicular to the plane of the film, hence connecting the electrodes at top and bottom. Here, we demonstrate for the first time the growth of epitaxially stabilised </w:t>
      </w:r>
      <w:bookmarkStart w:id="0" w:name="_Hlk80717340"/>
      <w:r w:rsidRPr="009D0CF5">
        <w:rPr>
          <w:sz w:val="16"/>
          <w:szCs w:val="16"/>
        </w:rPr>
        <w:t>δ-Bi</w:t>
      </w:r>
      <w:r w:rsidRPr="009D0CF5">
        <w:rPr>
          <w:sz w:val="16"/>
          <w:szCs w:val="16"/>
          <w:vertAlign w:val="subscript"/>
        </w:rPr>
        <w:t>2</w:t>
      </w:r>
      <w:r w:rsidRPr="009D0CF5">
        <w:rPr>
          <w:sz w:val="16"/>
          <w:szCs w:val="16"/>
        </w:rPr>
        <w:t>O</w:t>
      </w:r>
      <w:r w:rsidRPr="009D0CF5">
        <w:rPr>
          <w:sz w:val="16"/>
          <w:szCs w:val="16"/>
          <w:vertAlign w:val="subscript"/>
        </w:rPr>
        <w:t xml:space="preserve">3 </w:t>
      </w:r>
      <w:bookmarkEnd w:id="0"/>
      <w:r w:rsidRPr="009D0CF5">
        <w:rPr>
          <w:sz w:val="16"/>
          <w:szCs w:val="16"/>
        </w:rPr>
        <w:t>in VAN films, stabilised independently of substrate strain. The phase is doped with Dy and is formed in a VAN film which incorporates DyMnO</w:t>
      </w:r>
      <w:r w:rsidRPr="009D0CF5">
        <w:rPr>
          <w:sz w:val="16"/>
          <w:szCs w:val="16"/>
          <w:vertAlign w:val="subscript"/>
        </w:rPr>
        <w:t>3</w:t>
      </w:r>
      <w:r w:rsidRPr="009D0CF5">
        <w:rPr>
          <w:sz w:val="16"/>
          <w:szCs w:val="16"/>
        </w:rPr>
        <w:t xml:space="preserve"> as a </w:t>
      </w:r>
      <w:r w:rsidRPr="009D0CF5">
        <w:rPr>
          <w:iCs/>
          <w:sz w:val="16"/>
          <w:szCs w:val="16"/>
        </w:rPr>
        <w:t>vertically</w:t>
      </w:r>
      <w:r w:rsidRPr="009D0CF5">
        <w:rPr>
          <w:sz w:val="16"/>
          <w:szCs w:val="16"/>
        </w:rPr>
        <w:t xml:space="preserve"> epitaxially stabilising matrix phase. Our VAN films exhibit very high ionic conductivity, reaching 10</w:t>
      </w:r>
      <w:r w:rsidRPr="009D0CF5">
        <w:rPr>
          <w:sz w:val="16"/>
          <w:szCs w:val="16"/>
          <w:vertAlign w:val="superscript"/>
        </w:rPr>
        <w:t>-3</w:t>
      </w:r>
      <w:r w:rsidRPr="009D0CF5">
        <w:rPr>
          <w:sz w:val="16"/>
          <w:szCs w:val="16"/>
        </w:rPr>
        <w:t xml:space="preserve"> S cm</w:t>
      </w:r>
      <w:r w:rsidRPr="009D0CF5">
        <w:rPr>
          <w:sz w:val="16"/>
          <w:szCs w:val="16"/>
          <w:vertAlign w:val="superscript"/>
        </w:rPr>
        <w:t>-1</w:t>
      </w:r>
      <w:r w:rsidRPr="009D0CF5">
        <w:rPr>
          <w:sz w:val="16"/>
          <w:szCs w:val="16"/>
        </w:rPr>
        <w:t xml:space="preserve"> at 500 °C. This work opens up the possibility to incorporate thin film δ-Bi</w:t>
      </w:r>
      <w:r w:rsidRPr="009D0CF5">
        <w:rPr>
          <w:sz w:val="16"/>
          <w:szCs w:val="16"/>
          <w:vertAlign w:val="subscript"/>
        </w:rPr>
        <w:t>2</w:t>
      </w:r>
      <w:r w:rsidRPr="009D0CF5">
        <w:rPr>
          <w:sz w:val="16"/>
          <w:szCs w:val="16"/>
        </w:rPr>
        <w:t>O</w:t>
      </w:r>
      <w:r w:rsidRPr="009D0CF5">
        <w:rPr>
          <w:sz w:val="16"/>
          <w:szCs w:val="16"/>
          <w:vertAlign w:val="subscript"/>
        </w:rPr>
        <w:t xml:space="preserve">3 </w:t>
      </w:r>
      <w:r w:rsidRPr="009D0CF5">
        <w:rPr>
          <w:sz w:val="16"/>
          <w:szCs w:val="16"/>
        </w:rPr>
        <w:t xml:space="preserve">based VANs into functional </w:t>
      </w:r>
      <w:r w:rsidRPr="009D0CF5">
        <w:rPr>
          <w:rFonts w:ascii="Symbol" w:hAnsi="Symbol"/>
          <w:sz w:val="16"/>
          <w:szCs w:val="16"/>
        </w:rPr>
        <w:t></w:t>
      </w:r>
      <w:r w:rsidRPr="009D0CF5">
        <w:rPr>
          <w:sz w:val="16"/>
          <w:szCs w:val="16"/>
        </w:rPr>
        <w:t>SOFC devices, either as cathodes (by pairing δ-Bi</w:t>
      </w:r>
      <w:r w:rsidRPr="009D0CF5">
        <w:rPr>
          <w:sz w:val="16"/>
          <w:szCs w:val="16"/>
          <w:vertAlign w:val="subscript"/>
        </w:rPr>
        <w:t>2</w:t>
      </w:r>
      <w:r w:rsidRPr="009D0CF5">
        <w:rPr>
          <w:sz w:val="16"/>
          <w:szCs w:val="16"/>
        </w:rPr>
        <w:t>O</w:t>
      </w:r>
      <w:r w:rsidRPr="009D0CF5">
        <w:rPr>
          <w:sz w:val="16"/>
          <w:szCs w:val="16"/>
          <w:vertAlign w:val="subscript"/>
        </w:rPr>
        <w:t xml:space="preserve">3 </w:t>
      </w:r>
      <w:r w:rsidRPr="009D0CF5">
        <w:rPr>
          <w:sz w:val="16"/>
          <w:szCs w:val="16"/>
        </w:rPr>
        <w:t>with a catalytically active electronic conductor) and/or electrolytes (by incorporating δ-Bi</w:t>
      </w:r>
      <w:r w:rsidRPr="009D0CF5">
        <w:rPr>
          <w:sz w:val="16"/>
          <w:szCs w:val="16"/>
          <w:vertAlign w:val="subscript"/>
        </w:rPr>
        <w:t>2</w:t>
      </w:r>
      <w:r w:rsidRPr="009D0CF5">
        <w:rPr>
          <w:sz w:val="16"/>
          <w:szCs w:val="16"/>
        </w:rPr>
        <w:t>O</w:t>
      </w:r>
      <w:r w:rsidRPr="009D0CF5">
        <w:rPr>
          <w:sz w:val="16"/>
          <w:szCs w:val="16"/>
          <w:vertAlign w:val="subscript"/>
        </w:rPr>
        <w:t xml:space="preserve">3 </w:t>
      </w:r>
      <w:r w:rsidRPr="009D0CF5">
        <w:rPr>
          <w:sz w:val="16"/>
          <w:szCs w:val="16"/>
        </w:rPr>
        <w:t>with an insulator).</w:t>
      </w:r>
    </w:p>
    <w:p w14:paraId="39E3785F" w14:textId="50A86B3D" w:rsidR="00FC1679" w:rsidRPr="009D0CF5" w:rsidRDefault="00FC1679" w:rsidP="00FA2DA2">
      <w:pPr>
        <w:pStyle w:val="RSCB01ARTAbstract"/>
        <w:sectPr w:rsidR="00FC1679" w:rsidRPr="009D0CF5"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136601EE" w14:textId="4B64C893" w:rsidR="00BD47C3" w:rsidRPr="009D0CF5" w:rsidRDefault="00BD47C3" w:rsidP="00FA2DA2">
      <w:pPr>
        <w:pStyle w:val="RSCB04AHeadingSection"/>
      </w:pPr>
      <w:r w:rsidRPr="009D0CF5">
        <w:t>Preface</w:t>
      </w:r>
    </w:p>
    <w:p w14:paraId="746F8352" w14:textId="342DE039" w:rsidR="00BD47C3" w:rsidRPr="009D0CF5" w:rsidRDefault="00BD47C3" w:rsidP="00BD47C3">
      <w:pPr>
        <w:jc w:val="both"/>
        <w:rPr>
          <w:sz w:val="18"/>
          <w:szCs w:val="18"/>
        </w:rPr>
      </w:pPr>
      <w:r w:rsidRPr="009D0CF5">
        <w:rPr>
          <w:sz w:val="18"/>
          <w:szCs w:val="18"/>
        </w:rPr>
        <w:t xml:space="preserve">We are delighted to write this article to honour the long and distinguished career of Prof. John </w:t>
      </w:r>
      <w:proofErr w:type="spellStart"/>
      <w:r w:rsidRPr="009D0CF5">
        <w:rPr>
          <w:sz w:val="18"/>
          <w:szCs w:val="18"/>
        </w:rPr>
        <w:t>Kilner</w:t>
      </w:r>
      <w:proofErr w:type="spellEnd"/>
      <w:r w:rsidRPr="009D0CF5">
        <w:rPr>
          <w:sz w:val="18"/>
          <w:szCs w:val="18"/>
        </w:rPr>
        <w:t xml:space="preserve"> (JK). Judith MacManus-Driscoll (JLM-D), the last author of this article, first met JK in 1985 when she was an undergraduate at Imperial College London.  JK was, at the time, working very closely with Brian Steele who connected JLM-D with the </w:t>
      </w:r>
      <w:proofErr w:type="spellStart"/>
      <w:r w:rsidRPr="009D0CF5">
        <w:rPr>
          <w:sz w:val="18"/>
          <w:szCs w:val="18"/>
        </w:rPr>
        <w:t>ionics</w:t>
      </w:r>
      <w:proofErr w:type="spellEnd"/>
      <w:r w:rsidRPr="009D0CF5">
        <w:rPr>
          <w:sz w:val="18"/>
          <w:szCs w:val="18"/>
        </w:rPr>
        <w:t xml:space="preserve"> field, via 2 summer internships with the ionic groups at the Max Planck Institute FKF.  JLM-D then undertook her final year undergraduate research project working on studying the ionic conductivity and diffusivity of oxygen in </w:t>
      </w:r>
      <w:r w:rsidRPr="009D0CF5">
        <w:rPr>
          <w:rFonts w:ascii="Symbol" w:hAnsi="Symbol"/>
          <w:sz w:val="18"/>
          <w:szCs w:val="18"/>
        </w:rPr>
        <w:t></w:t>
      </w:r>
      <w:r w:rsidRPr="009D0CF5">
        <w:rPr>
          <w:sz w:val="18"/>
          <w:szCs w:val="18"/>
        </w:rPr>
        <w:t>-Bi</w:t>
      </w:r>
      <w:r w:rsidRPr="009D0CF5">
        <w:rPr>
          <w:sz w:val="18"/>
          <w:szCs w:val="18"/>
          <w:vertAlign w:val="subscript"/>
        </w:rPr>
        <w:t>2</w:t>
      </w:r>
      <w:r w:rsidRPr="009D0CF5">
        <w:rPr>
          <w:sz w:val="18"/>
          <w:szCs w:val="18"/>
        </w:rPr>
        <w:t>O</w:t>
      </w:r>
      <w:r w:rsidRPr="009D0CF5">
        <w:rPr>
          <w:sz w:val="18"/>
          <w:szCs w:val="18"/>
        </w:rPr>
        <w:softHyphen/>
      </w:r>
      <w:r w:rsidRPr="009D0CF5">
        <w:rPr>
          <w:sz w:val="18"/>
          <w:szCs w:val="18"/>
        </w:rPr>
        <w:softHyphen/>
      </w:r>
      <w:r w:rsidRPr="009D0CF5">
        <w:rPr>
          <w:sz w:val="18"/>
          <w:szCs w:val="18"/>
          <w:vertAlign w:val="subscript"/>
        </w:rPr>
        <w:t>3</w:t>
      </w:r>
      <w:r w:rsidRPr="009D0CF5">
        <w:rPr>
          <w:sz w:val="18"/>
          <w:szCs w:val="18"/>
        </w:rPr>
        <w:t xml:space="preserve">. Thanks to JK, within a few short weeks excellent results came out.  At the same time, JK’s outstanding lectures on transition metal oxides (JLM-D recalls references to the pioneering work of John Goodenough on the electronic structure of transition metal oxides) and on the excitement of </w:t>
      </w:r>
      <w:r w:rsidR="00AC6532" w:rsidRPr="009D0CF5">
        <w:rPr>
          <w:sz w:val="18"/>
          <w:szCs w:val="18"/>
        </w:rPr>
        <w:t xml:space="preserve">the </w:t>
      </w:r>
      <w:r w:rsidRPr="009D0CF5">
        <w:rPr>
          <w:sz w:val="18"/>
          <w:szCs w:val="18"/>
        </w:rPr>
        <w:t xml:space="preserve">discovery of high temperature superconductivity in </w:t>
      </w:r>
      <w:proofErr w:type="spellStart"/>
      <w:r w:rsidRPr="009D0CF5">
        <w:rPr>
          <w:sz w:val="18"/>
          <w:szCs w:val="18"/>
        </w:rPr>
        <w:t>cuprates</w:t>
      </w:r>
      <w:proofErr w:type="spellEnd"/>
      <w:r w:rsidRPr="009D0CF5">
        <w:rPr>
          <w:sz w:val="18"/>
          <w:szCs w:val="18"/>
        </w:rPr>
        <w:t xml:space="preserve"> spurred JLM-D to do a PhD in that area.  Upon receiving this invitation to write a paper to honour JK’s distinguished career, JLM-D, her team, and collaborators had the perfect opportunity to revisit </w:t>
      </w:r>
      <w:r w:rsidRPr="009D0CF5">
        <w:rPr>
          <w:rFonts w:ascii="Symbol" w:hAnsi="Symbol"/>
          <w:sz w:val="18"/>
          <w:szCs w:val="18"/>
        </w:rPr>
        <w:t></w:t>
      </w:r>
      <w:r w:rsidRPr="009D0CF5">
        <w:rPr>
          <w:sz w:val="18"/>
          <w:szCs w:val="18"/>
        </w:rPr>
        <w:t>-Bi</w:t>
      </w:r>
      <w:r w:rsidRPr="009D0CF5">
        <w:rPr>
          <w:sz w:val="18"/>
          <w:szCs w:val="18"/>
          <w:vertAlign w:val="subscript"/>
        </w:rPr>
        <w:t>2</w:t>
      </w:r>
      <w:r w:rsidRPr="009D0CF5">
        <w:rPr>
          <w:sz w:val="18"/>
          <w:szCs w:val="18"/>
        </w:rPr>
        <w:t>O</w:t>
      </w:r>
      <w:r w:rsidRPr="009D0CF5">
        <w:rPr>
          <w:sz w:val="18"/>
          <w:szCs w:val="18"/>
        </w:rPr>
        <w:softHyphen/>
      </w:r>
      <w:r w:rsidRPr="009D0CF5">
        <w:rPr>
          <w:sz w:val="18"/>
          <w:szCs w:val="18"/>
        </w:rPr>
        <w:softHyphen/>
      </w:r>
      <w:r w:rsidRPr="009D0CF5">
        <w:rPr>
          <w:sz w:val="18"/>
          <w:szCs w:val="18"/>
          <w:vertAlign w:val="subscript"/>
        </w:rPr>
        <w:t>3</w:t>
      </w:r>
      <w:r w:rsidRPr="009D0CF5">
        <w:rPr>
          <w:sz w:val="18"/>
          <w:szCs w:val="18"/>
        </w:rPr>
        <w:t xml:space="preserve">, after a nearly </w:t>
      </w:r>
      <w:proofErr w:type="gramStart"/>
      <w:r w:rsidRPr="009D0CF5">
        <w:rPr>
          <w:sz w:val="18"/>
          <w:szCs w:val="18"/>
        </w:rPr>
        <w:t>35 year</w:t>
      </w:r>
      <w:proofErr w:type="gramEnd"/>
      <w:r w:rsidRPr="009D0CF5">
        <w:rPr>
          <w:sz w:val="18"/>
          <w:szCs w:val="18"/>
        </w:rPr>
        <w:t xml:space="preserve"> break. In presenting this work, we thank JK for his great dedication and pioneering work in the </w:t>
      </w:r>
      <w:proofErr w:type="spellStart"/>
      <w:r w:rsidRPr="009D0CF5">
        <w:rPr>
          <w:sz w:val="18"/>
          <w:szCs w:val="18"/>
        </w:rPr>
        <w:t>ionics</w:t>
      </w:r>
      <w:proofErr w:type="spellEnd"/>
      <w:r w:rsidRPr="009D0CF5">
        <w:rPr>
          <w:sz w:val="18"/>
          <w:szCs w:val="18"/>
        </w:rPr>
        <w:t xml:space="preserve"> </w:t>
      </w:r>
      <w:r w:rsidRPr="009D0CF5">
        <w:rPr>
          <w:sz w:val="18"/>
          <w:szCs w:val="18"/>
        </w:rPr>
        <w:t xml:space="preserve">field and beyond. We aim to convince the reader that </w:t>
      </w:r>
      <w:r w:rsidRPr="009D0CF5">
        <w:rPr>
          <w:rFonts w:ascii="Symbol" w:hAnsi="Symbol"/>
          <w:sz w:val="18"/>
          <w:szCs w:val="18"/>
        </w:rPr>
        <w:t></w:t>
      </w:r>
      <w:r w:rsidRPr="009D0CF5">
        <w:rPr>
          <w:sz w:val="18"/>
          <w:szCs w:val="18"/>
        </w:rPr>
        <w:t>-Bi</w:t>
      </w:r>
      <w:r w:rsidRPr="009D0CF5">
        <w:rPr>
          <w:sz w:val="18"/>
          <w:szCs w:val="18"/>
          <w:vertAlign w:val="subscript"/>
        </w:rPr>
        <w:t>2</w:t>
      </w:r>
      <w:r w:rsidRPr="009D0CF5">
        <w:rPr>
          <w:sz w:val="18"/>
          <w:szCs w:val="18"/>
        </w:rPr>
        <w:t>O</w:t>
      </w:r>
      <w:r w:rsidRPr="009D0CF5">
        <w:rPr>
          <w:sz w:val="18"/>
          <w:szCs w:val="18"/>
        </w:rPr>
        <w:softHyphen/>
      </w:r>
      <w:r w:rsidRPr="009D0CF5">
        <w:rPr>
          <w:sz w:val="18"/>
          <w:szCs w:val="18"/>
        </w:rPr>
        <w:softHyphen/>
      </w:r>
      <w:r w:rsidRPr="009D0CF5">
        <w:rPr>
          <w:sz w:val="18"/>
          <w:szCs w:val="18"/>
          <w:vertAlign w:val="subscript"/>
        </w:rPr>
        <w:t>3</w:t>
      </w:r>
      <w:r w:rsidRPr="009D0CF5">
        <w:rPr>
          <w:sz w:val="18"/>
          <w:szCs w:val="18"/>
        </w:rPr>
        <w:t xml:space="preserve"> can be stabilised from &gt; 725 </w:t>
      </w:r>
      <w:r w:rsidRPr="009D0CF5">
        <w:rPr>
          <w:rFonts w:ascii="Arial" w:hAnsi="Arial" w:cs="Arial"/>
          <w:color w:val="4D5156"/>
          <w:sz w:val="18"/>
          <w:szCs w:val="18"/>
          <w:shd w:val="clear" w:color="auto" w:fill="FFFFFF"/>
        </w:rPr>
        <w:t>°</w:t>
      </w:r>
      <w:r w:rsidRPr="009D0CF5">
        <w:rPr>
          <w:sz w:val="18"/>
          <w:szCs w:val="18"/>
        </w:rPr>
        <w:t xml:space="preserve">C down to room temperature in thin films using the vertically aligned nanocomposite (VAN) approach. </w:t>
      </w:r>
    </w:p>
    <w:p w14:paraId="0E03EEA4" w14:textId="1B7C877A" w:rsidR="00800543" w:rsidRPr="009D0CF5" w:rsidRDefault="00800543" w:rsidP="00FA2DA2">
      <w:pPr>
        <w:pStyle w:val="RSCB04AHeadingSection"/>
      </w:pPr>
      <w:r w:rsidRPr="009D0CF5">
        <w:t>Introduction</w:t>
      </w:r>
    </w:p>
    <w:p w14:paraId="415391F3" w14:textId="0D9F6251" w:rsidR="00800543" w:rsidRPr="009D0CF5" w:rsidRDefault="00800543" w:rsidP="00800543">
      <w:pPr>
        <w:jc w:val="both"/>
        <w:rPr>
          <w:sz w:val="18"/>
          <w:szCs w:val="18"/>
        </w:rPr>
      </w:pPr>
      <w:r w:rsidRPr="009D0CF5">
        <w:rPr>
          <w:sz w:val="18"/>
          <w:szCs w:val="18"/>
        </w:rPr>
        <w:t>To this day, cubic fluorite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remains the highest ionic conducting material of all known oxygen ion conductors, achieving 1 S cm</w:t>
      </w:r>
      <w:r w:rsidRPr="009D0CF5">
        <w:rPr>
          <w:sz w:val="18"/>
          <w:szCs w:val="18"/>
          <w:vertAlign w:val="superscript"/>
        </w:rPr>
        <w:t>-1</w:t>
      </w:r>
      <w:r w:rsidRPr="009D0CF5">
        <w:rPr>
          <w:sz w:val="18"/>
          <w:szCs w:val="18"/>
        </w:rPr>
        <w:t xml:space="preserve"> at 730 </w:t>
      </w:r>
      <w:r w:rsidR="00AC6532" w:rsidRPr="009D0CF5">
        <w:rPr>
          <w:sz w:val="18"/>
          <w:szCs w:val="18"/>
        </w:rPr>
        <w:t>°</w:t>
      </w:r>
      <w:r w:rsidRPr="009D0CF5">
        <w:rPr>
          <w:sz w:val="18"/>
          <w:szCs w:val="18"/>
        </w:rPr>
        <w:t>C, up to two orders of magnitude higher conductivity than the industrial standard yttria stabilized zirconia oxide (YSZ)</w:t>
      </w:r>
      <w:r w:rsidRPr="009D0CF5">
        <w:rPr>
          <w:sz w:val="18"/>
          <w:szCs w:val="18"/>
        </w:rPr>
        <w:fldChar w:fldCharType="begin" w:fldLock="1"/>
      </w:r>
      <w:r w:rsidR="00F27197" w:rsidRPr="009D0CF5">
        <w:rPr>
          <w:sz w:val="18"/>
          <w:szCs w:val="18"/>
        </w:rPr>
        <w:instrText>ADDIN CSL_CITATION {"citationItems":[{"id":"ITEM-1","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1","issue":"11","issued":{"date-parts":[["1999"]]},"page":"3057-3064","title":"Structural stability and conductivity of phase-stabilized cubic bismuth oxides","type":"article-journal","volume":"82"},"uris":["http://www.mendeley.com/documents/?uuid=4c5c1b80-8422-4cc8-b350-58638faca5c4"]},{"id":"ITEM-2","itemData":{"DOI":"10.1016/S0955-2219(99)00009-6","ISSN":"09552219","abstract":"Bismuth oxide systems exhibit high oxide ion conductivity and have been proposed as good electrolyte materials for applications such as solid oxide fuel cells and oxygen sensors. However, due to their instability under conditions of low oxygen partial pressures there has been difficulty in developing these materials as alternative electrolyte materials compared to the state-of-the-art cubic stabilised zirconia electrolyte. Bismuth oxide and doped bismuth oxide systems exhibit a complex array of structures and properties depending upon the dopant concentration, temperature and atmosphere. In this paper we comprehensively review the structures, thermal expansion, phase transitions, electrical conductivity and stability of bismuth oxide and doped bismuth oxide systems.","author":[{"dropping-particle":"","family":"Sammes","given":"N. M.","non-dropping-particle":"","parse-names":false,"suffix":""},{"dropping-particle":"","family":"Tompsett","given":"G. A.","non-dropping-particle":"","parse-names":false,"suffix":""},{"dropping-particle":"","family":"Näfe","given":"H.","non-dropping-particle":"","parse-names":false,"suffix":""},{"dropping-particle":"","family":"Aldinger","given":"F.","non-dropping-particle":"","parse-names":false,"suffix":""}],"container-title":"Journal of the European Ceramic Society","id":"ITEM-2","issue":"10","issued":{"date-parts":[["1999"]]},"page":"1801-1826","title":"Bismuth based oxide electrolytes - Structure and ionic conductivity","type":"article-journal","volume":"19"},"uris":["http://www.mendeley.com/documents/?uuid=d1d44642-cecd-4378-bbab-0c2293581350"]}],"mendeley":{"formattedCitation":"&lt;sup&gt;1,2&lt;/sup&gt;","plainTextFormattedCitation":"1,2","previouslyFormattedCitation":"&lt;sup&gt;1,2&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1,2</w:t>
      </w:r>
      <w:r w:rsidRPr="009D0CF5">
        <w:rPr>
          <w:sz w:val="18"/>
          <w:szCs w:val="18"/>
        </w:rPr>
        <w:fldChar w:fldCharType="end"/>
      </w:r>
      <w:r w:rsidRPr="009D0CF5">
        <w:rPr>
          <w:sz w:val="18"/>
          <w:szCs w:val="18"/>
        </w:rPr>
        <w:t>. This high ionic conductivity is attributed to the inherent defect structures with 25% oxygen vacancy concentration, the weak Bi-O bond and high polarizability of the Bi</w:t>
      </w:r>
      <w:r w:rsidRPr="009D0CF5">
        <w:rPr>
          <w:sz w:val="18"/>
          <w:szCs w:val="18"/>
          <w:vertAlign w:val="superscript"/>
        </w:rPr>
        <w:t>3+</w:t>
      </w:r>
      <w:r w:rsidRPr="009D0CF5">
        <w:rPr>
          <w:sz w:val="18"/>
          <w:szCs w:val="18"/>
        </w:rPr>
        <w:t xml:space="preserve"> ion</w:t>
      </w:r>
      <w:r w:rsidRPr="009D0CF5">
        <w:rPr>
          <w:sz w:val="18"/>
          <w:szCs w:val="18"/>
        </w:rPr>
        <w:fldChar w:fldCharType="begin" w:fldLock="1"/>
      </w:r>
      <w:r w:rsidR="00F27197" w:rsidRPr="009D0CF5">
        <w:rPr>
          <w:sz w:val="18"/>
          <w:szCs w:val="18"/>
        </w:rPr>
        <w:instrText>ADDIN CSL_CITATION {"citationItems":[{"id":"ITEM-1","itemData":{"DOI":"10.1007/BF02375460","ISSN":"18620760","abstract":"Bismuth oxide doped with isovalent rare earth cations retains the high temperature defective fluorite structure upon cooling down to room temperature. However, these doped materials undergo an order-disorder transition of the oxygen sublattice at about 600 °C. When annealed at temperatures less than the transition temperature the oxygen sublattice continues to order, and consequently oxygen ion conductivity undergoes a decay. Modeling of ordered structures based on TEM diffraction patterns indicates a &lt;111&gt; vacancy ordering in the anion sublattice. Neutron diffraction studies show additional structural changes in the oxygen sublattice due to ordering. These studies indicate that the ionic conductivity is dependent on the distribution of oxygen ions between the regular 8c sites and the interstitial 32f sites in the fluorite structure. Earlier neutron diffraction studies indicate that short range ordering of the anion sublattice is related to the polarizability of the cations. In this study we relate the stability of the disordered structure and the formation of long range order to the polarizability of the dopant cations, in terms of the time constant for conductivity decay and the dielectric constant.","author":[{"dropping-particle":"","family":"Wachsman","given":"Eric D.","non-dropping-particle":"","parse-names":false,"suffix":""},{"dropping-particle":"","family":"Boyapati","given":"Sai","non-dropping-particle":"","parse-names":false,"suffix":""},{"dropping-particle":"","family":"Jiang","given":"Naixiong","non-dropping-particle":"","parse-names":false,"suffix":""}],"container-title":"Ionics","id":"ITEM-1","issue":"1-2","issued":{"date-parts":[["2001"]]},"page":"1-6","title":"Effect of dopant polarizability on oxygen sublattice order in phase-stabilized cubic bismuth oxides","type":"article-journal","volume":"7"},"uris":["http://www.mendeley.com/documents/?uuid=92140692-be87-466e-bee7-37522f41b486"]}],"mendeley":{"formattedCitation":"&lt;sup&gt;3&lt;/sup&gt;","plainTextFormattedCitation":"3","previouslyFormattedCitation":"&lt;sup&gt;3&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3</w:t>
      </w:r>
      <w:r w:rsidRPr="009D0CF5">
        <w:rPr>
          <w:sz w:val="18"/>
          <w:szCs w:val="18"/>
        </w:rPr>
        <w:fldChar w:fldCharType="end"/>
      </w:r>
      <w:r w:rsidRPr="009D0CF5">
        <w:rPr>
          <w:sz w:val="18"/>
          <w:szCs w:val="18"/>
        </w:rPr>
        <w:t>. However,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has a limited operational temperature range in SOFC and ionic devices, melting above 823 </w:t>
      </w:r>
      <w:r w:rsidR="00AC6532" w:rsidRPr="009D0CF5">
        <w:rPr>
          <w:rFonts w:ascii="Arial" w:hAnsi="Arial" w:cs="Arial"/>
          <w:color w:val="4D5156"/>
          <w:sz w:val="18"/>
          <w:szCs w:val="18"/>
          <w:shd w:val="clear" w:color="auto" w:fill="FFFFFF"/>
        </w:rPr>
        <w:t>°</w:t>
      </w:r>
      <w:r w:rsidRPr="009D0CF5">
        <w:rPr>
          <w:sz w:val="18"/>
          <w:szCs w:val="18"/>
        </w:rPr>
        <w:t xml:space="preserve">C, and undergoing a phase transition to the monoclinic α-phase below 730 </w:t>
      </w:r>
      <w:r w:rsidR="00AC6532" w:rsidRPr="009D0CF5">
        <w:rPr>
          <w:rFonts w:ascii="Arial" w:hAnsi="Arial" w:cs="Arial"/>
          <w:color w:val="4D5156"/>
          <w:sz w:val="18"/>
          <w:szCs w:val="18"/>
          <w:shd w:val="clear" w:color="auto" w:fill="FFFFFF"/>
        </w:rPr>
        <w:t>°</w:t>
      </w:r>
      <w:r w:rsidRPr="009D0CF5">
        <w:rPr>
          <w:sz w:val="18"/>
          <w:szCs w:val="18"/>
        </w:rPr>
        <w:t>C, resulting in a greatly reduced conductivity</w:t>
      </w:r>
      <w:r w:rsidRPr="009D0CF5">
        <w:rPr>
          <w:sz w:val="18"/>
          <w:szCs w:val="18"/>
        </w:rPr>
        <w:fldChar w:fldCharType="begin" w:fldLock="1"/>
      </w:r>
      <w:r w:rsidR="00F27197" w:rsidRPr="009D0CF5">
        <w:rPr>
          <w:sz w:val="18"/>
          <w:szCs w:val="18"/>
        </w:rPr>
        <w:instrText>ADDIN CSL_CITATION {"citationItems":[{"id":"ITEM-1","itemData":{"DOI":"10.1016/S0955-2219(99)00009-6","ISSN":"09552219","abstract":"Bismuth oxide systems exhibit high oxide ion conductivity and have been proposed as good electrolyte materials for applications such as solid oxide fuel cells and oxygen sensors. However, due to their instability under conditions of low oxygen partial pressures there has been difficulty in developing these materials as alternative electrolyte materials compared to the state-of-the-art cubic stabilised zirconia electrolyte. Bismuth oxide and doped bismuth oxide systems exhibit a complex array of structures and properties depending upon the dopant concentration, temperature and atmosphere. In this paper we comprehensively review the structures, thermal expansion, phase transitions, electrical conductivity and stability of bismuth oxide and doped bismuth oxide systems.","author":[{"dropping-particle":"","family":"Sammes","given":"N. M.","non-dropping-particle":"","parse-names":false,"suffix":""},{"dropping-particle":"","family":"Tompsett","given":"G. A.","non-dropping-particle":"","parse-names":false,"suffix":""},{"dropping-particle":"","family":"Näfe","given":"H.","non-dropping-particle":"","parse-names":false,"suffix":""},{"dropping-particle":"","family":"Aldinger","given":"F.","non-dropping-particle":"","parse-names":false,"suffix":""}],"container-title":"Journal of the European Ceramic Society","id":"ITEM-1","issue":"10","issued":{"date-parts":[["1999"]]},"page":"1801-1826","title":"Bismuth based oxide electrolytes - Structure and ionic conductivity","type":"article-journal","volume":"19"},"uris":["http://www.mendeley.com/documents/?uuid=d1d44642-cecd-4378-bbab-0c2293581350"]}],"mendeley":{"formattedCitation":"&lt;sup&gt;2&lt;/sup&gt;","plainTextFormattedCitation":"2","previouslyFormattedCitation":"&lt;sup&gt;2&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2</w:t>
      </w:r>
      <w:r w:rsidRPr="009D0CF5">
        <w:rPr>
          <w:sz w:val="18"/>
          <w:szCs w:val="18"/>
        </w:rPr>
        <w:fldChar w:fldCharType="end"/>
      </w:r>
      <w:r w:rsidRPr="009D0CF5">
        <w:rPr>
          <w:sz w:val="18"/>
          <w:szCs w:val="18"/>
        </w:rPr>
        <w:t xml:space="preserve">. Many studies have demonstrated the fluorite phase can be stabilised to room temperature with carefully selected dopants, predominantly trivalent lanthanides, but this comes at the expense of a reduction in the ionic conductivity, by up to 4 orders of magnitude </w:t>
      </w:r>
      <w:r w:rsidRPr="009D0CF5">
        <w:rPr>
          <w:sz w:val="18"/>
          <w:szCs w:val="18"/>
        </w:rPr>
        <w:fldChar w:fldCharType="begin" w:fldLock="1"/>
      </w:r>
      <w:r w:rsidR="00F27197" w:rsidRPr="009D0CF5">
        <w:rPr>
          <w:sz w:val="18"/>
          <w:szCs w:val="18"/>
        </w:rPr>
        <w:instrText>ADDIN CSL_CITATION {"citationItems":[{"id":"ITEM-1","itemData":{"DOI":"10.1016/0167-2738(81)90133-8","ISSN":"01672738","abstract":"The conditions leading to optimum conductivity of the Bi2O3Ln2O3 system were investigated. The highest conductivity was found for Ln = Er or Tm. Ordering in the oxygen lattice was investigated using neutron diffraction. Correlations were found between the neutron diffraction data and the conductivity. © 1981.","author":[{"dropping-particle":"","family":"Verkerk","given":"M. J.","non-dropping-particle":"","parse-names":false,"suffix":""},{"dropping-particle":"","family":"Burggraaf","given":"A. J.","non-dropping-particle":"","parse-names":false,"suffix":""}],"container-title":"Solid State Ionics","id":"ITEM-1","issue":"C","issued":{"date-parts":[["1981"]]},"page":"463-467","title":"High oxygen ion conduction in sintered oxides of the Bi2O3Ln2O3 system","type":"article-journal","volume":"3-4"},"uris":["http://www.mendeley.com/documents/?uuid=36c3abd9-3c63-4218-9c90-1246d73ba2e4"]},{"id":"ITEM-2","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2","issue":"75","issued":{"date-parts":[["1981"]]},"page":"75-81","title":"High Oxygen Ion Conduction in Sintered Oxides of the Bi2O3 -Dy2O3 System","type":"article-journal","volume":"128"},"uris":["http://www.mendeley.com/documents/?uuid=7b5f5d86-a032-4bc5-b8bd-5e60fb4a6116"]},{"id":"ITEM-3","itemData":{"DOI":"10.1016/S0955-2219(99)00009-6","ISSN":"09552219","abstract":"Bismuth oxide systems exhibit high oxide ion conductivity and have been proposed as good electrolyte materials for applications such as solid oxide fuel cells and oxygen sensors. However, due to their instability under conditions of low oxygen partial pressures there has been difficulty in developing these materials as alternative electrolyte materials compared to the state-of-the-art cubic stabilised zirconia electrolyte. Bismuth oxide and doped bismuth oxide systems exhibit a complex array of structures and properties depending upon the dopant concentration, temperature and atmosphere. In this paper we comprehensively review the structures, thermal expansion, phase transitions, electrical conductivity and stability of bismuth oxide and doped bismuth oxide systems.","author":[{"dropping-particle":"","family":"Sammes","given":"N. M.","non-dropping-particle":"","parse-names":false,"suffix":""},{"dropping-particle":"","family":"Tompsett","given":"G. A.","non-dropping-particle":"","parse-names":false,"suffix":""},{"dropping-particle":"","family":"Näfe","given":"H.","non-dropping-particle":"","parse-names":false,"suffix":""},{"dropping-particle":"","family":"Aldinger","given":"F.","non-dropping-particle":"","parse-names":false,"suffix":""}],"container-title":"Journal of the European Ceramic Society","id":"ITEM-3","issue":"10","issued":{"date-parts":[["1999"]]},"page":"1801-1826","title":"Bismuth based oxide electrolytes - Structure and ionic conductivity","type":"article-journal","volume":"19"},"uris":["http://www.mendeley.com/documents/?uuid=d1d44642-cecd-4378-bbab-0c2293581350"]},{"id":"ITEM-4","itemData":{"DOI":"10.1016/j.actamat.2009.08.072","ISSN":"13596454","abstract":"Dysprosium- and tungsten-stabilized bismuth oxide (DWSB) electrolytes were developed to achieve higher conductivity. With double doping, stabilization of the cubic phase was achieved with as little as 12 mol.% total dopant concentration, resulting in higher conductivity. The conductivity of DWSB electrolytes increased linearly as the total dopant concentrations decreased with fixed dopant ratio. Overall, DWSB has a closer inherent structure to pure δ-Bi2O3 than any singly doped compositions. Both lattice parameter and conductivity linearly extrapolate with total dopant concentration to that of pure δ-Bi2O3, resulting in the ability to stabilize δ-phase at lower dopant concentration, and thus achieving higher conductivity. © 2009 Acta Materialia Inc.","author":[{"dropping-particle":"","family":"Jung","given":"Doh Won","non-dropping-particle":"","parse-names":false,"suffix":""},{"dropping-particle":"","family":"Duncan","given":"Keith L.","non-dropping-particle":"","parse-names":false,"suffix":""},{"dropping-particle":"","family":"Wachsman","given":"Eric D.","non-dropping-particle":"","parse-names":false,"suffix":""}],"container-title":"Acta Materialia","id":"ITEM-4","issue":"2","issued":{"date-parts":[["2010"]]},"page":"355-363","title":"Effect of total dopant concentration and dopant ratio on conductivity of (DyO1.5)x-(WO3)y-(BiO1.5)1-x-y","type":"article-journal","volume":"58"},"uris":["http://www.mendeley.com/documents/?uuid=d6fe79e5-139f-47be-b2dd-e4cf1aba1cea"]}],"mendeley":{"formattedCitation":"&lt;sup&gt;2,4–6&lt;/sup&gt;","plainTextFormattedCitation":"2,4–6","previouslyFormattedCitation":"&lt;sup&gt;2,4–6&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2,4–6</w:t>
      </w:r>
      <w:r w:rsidRPr="009D0CF5">
        <w:rPr>
          <w:sz w:val="18"/>
          <w:szCs w:val="18"/>
        </w:rPr>
        <w:fldChar w:fldCharType="end"/>
      </w:r>
      <w:r w:rsidRPr="009D0CF5">
        <w:rPr>
          <w:sz w:val="18"/>
          <w:szCs w:val="18"/>
        </w:rPr>
        <w:t>. Extensive research effort has been focused on finding the optimum dopant and concentration required to stabilise the fluorite phase, and maximise ionic conductivity</w:t>
      </w:r>
      <w:r w:rsidR="00F27197" w:rsidRPr="009D0CF5">
        <w:rPr>
          <w:sz w:val="18"/>
          <w:szCs w:val="18"/>
        </w:rPr>
        <w:t xml:space="preserve"> </w:t>
      </w:r>
      <w:r w:rsidR="00F27197" w:rsidRPr="009D0CF5">
        <w:rPr>
          <w:sz w:val="18"/>
          <w:szCs w:val="18"/>
        </w:rPr>
        <w:fldChar w:fldCharType="begin" w:fldLock="1"/>
      </w:r>
      <w:r w:rsidR="00904AAA" w:rsidRPr="009D0CF5">
        <w:rPr>
          <w:sz w:val="18"/>
          <w:szCs w:val="18"/>
        </w:rPr>
        <w:instrText>ADDIN CSL_CITATION {"citationItems":[{"id":"ITEM-1","itemData":{"DOI":"10.1016/S0955-2219(99)00009-6","ISSN":"09552219","abstract":"Bismuth oxide systems exhibit high oxide ion conductivity and have been proposed as good electrolyte materials for applications such as solid oxide fuel cells and oxygen sensors. However, due to their instability under conditions of low oxygen partial pressures there has been difficulty in developing these materials as alternative electrolyte materials compared to the state-of-the-art cubic stabilised zirconia electrolyte. Bismuth oxide and doped bismuth oxide systems exhibit a complex array of structures and properties depending upon the dopant concentration, temperature and atmosphere. In this paper we comprehensively review the structures, thermal expansion, phase transitions, electrical conductivity and stability of bismuth oxide and doped bismuth oxide systems.","author":[{"dropping-particle":"","family":"Sammes","given":"N. M.","non-dropping-particle":"","parse-names":false,"suffix":""},{"dropping-particle":"","family":"Tompsett","given":"G. A.","non-dropping-particle":"","parse-names":false,"suffix":""},{"dropping-particle":"","family":"Näfe","given":"H.","non-dropping-particle":"","parse-names":false,"suffix":""},{"dropping-particle":"","family":"Aldinger","given":"F.","non-dropping-particle":"","parse-names":false,"suffix":""}],"container-title":"Journal of the European Ceramic Society","id":"ITEM-1","issue":"10","issued":{"date-parts":[["1999"]]},"page":"1801-1826","title":"Bismuth based oxide electrolytes - Structure and ionic conductivity","type":"article-journal","volume":"19"},"uris":["http://www.mendeley.com/documents/?uuid=d1d44642-cecd-4378-bbab-0c2293581350"]},{"id":"ITEM-2","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2","issue":"11","issued":{"date-parts":[["1999"]]},"page":"3057-3064","title":"Structural stability and conductivity of phase-stabilized cubic bismuth oxides","type":"article-journal","volume":"82"},"uris":["http://www.mendeley.com/documents/?uuid=4c5c1b80-8422-4cc8-b350-58638faca5c4"]},{"id":"ITEM-3","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3","issue":"75","issued":{"date-parts":[["1981"]]},"page":"75-81","title":"High Oxygen Ion Conduction in Sintered Oxides of the Bi2O3 -Dy2O3 System","type":"article-journal","volume":"128"},"uris":["http://www.mendeley.com/documents/?uuid=7b5f5d86-a032-4bc5-b8bd-5e60fb4a6116"]},{"id":"ITEM-4","itemData":{"DOI":"10.1016/0167-2738(81)90133-8","ISSN":"01672738","abstract":"The conditions leading to optimum conductivity of the Bi2O3Ln2O3 system were investigated. The highest conductivity was found for Ln = Er or Tm. Ordering in the oxygen lattice was investigated using neutron diffraction. Correlations were found between the neutron diffraction data and the conductivity. © 1981.","author":[{"dropping-particle":"","family":"Verkerk","given":"M. J.","non-dropping-particle":"","parse-names":false,"suffix":""},{"dropping-particle":"","family":"Burggraaf","given":"A. J.","non-dropping-particle":"","parse-names":false,"suffix":""}],"container-title":"Solid State Ionics","id":"ITEM-4","issue":"C","issued":{"date-parts":[["1981"]]},"page":"463-467","title":"High oxygen ion conduction in sintered oxides of the Bi2O3Ln2O3 system","type":"article-journal","volume":"3-4"},"uris":["http://www.mendeley.com/documents/?uuid=36c3abd9-3c63-4218-9c90-1246d73ba2e4"]},{"id":"ITEM-5","itemData":{"DOI":"10.1002/anie.201106111","ISSN":"14337851","abstract":"Mobile oxide ions: A remarkably high oxide ion conductivity at low temperatures has been found in an ordered δ-Bi 2O 3 superstructure with the composition Bi 1-xV xO 1.5+x (x=0.087 and 0.095), and attributed to a combination of highly polarizable sublattice with vacancies, central atoms able to support variable coordination numbers and geometries, as well as rotational flexibility of these coordination polyhedra, co-existing in a pseudo-cubic structure (see picture). Copyright © 2012 WILEY-VCH Verlag GmbH &amp; Co. KGaA, Weinheim.","author":[{"dropping-particle":"","family":"Kuang","given":"Xiaojun","non-dropping-particle":"","parse-names":false,"suffix":""},{"dropping-particle":"","family":"Payne","given":"Julia L.","non-dropping-particle":"","parse-names":false,"suffix":""},{"dropping-particle":"","family":"Johnson","given":"Mark R.","non-dropping-particle":"","parse-names":false,"suffix":""},{"dropping-particle":"","family":"Radosavljevic","given":"Ivana Evans","non-dropping-particle":"","parse-names":false,"suffix":""}],"container-title":"Angewandte Chemie - International Edition","id":"ITEM-5","issue":"3","issued":{"date-parts":[["2012"]]},"page":"690-694","title":"Remarkably high oxide ion conductivity at low temperature in an ordered fluorite-type superstructure","type":"article-journal","volume":"51"},"uris":["http://www.mendeley.com/documents/?uuid=9268a544-e68b-4d28-9865-e03c9c62bba5"]}],"mendeley":{"formattedCitation":"&lt;sup&gt;1,2,4,5,7&lt;/sup&gt;","plainTextFormattedCitation":"1,2,4,5,7","previouslyFormattedCitation":"&lt;sup&gt;1,2,4,5,7&lt;/sup&gt;"},"properties":{"noteIndex":0},"schema":"https://github.com/citation-style-language/schema/raw/master/csl-citation.json"}</w:instrText>
      </w:r>
      <w:r w:rsidR="00F27197" w:rsidRPr="009D0CF5">
        <w:rPr>
          <w:sz w:val="18"/>
          <w:szCs w:val="18"/>
        </w:rPr>
        <w:fldChar w:fldCharType="separate"/>
      </w:r>
      <w:r w:rsidR="00F27197" w:rsidRPr="009D0CF5">
        <w:rPr>
          <w:noProof/>
          <w:sz w:val="18"/>
          <w:szCs w:val="18"/>
          <w:vertAlign w:val="superscript"/>
        </w:rPr>
        <w:t>1,2,4,5,7</w:t>
      </w:r>
      <w:r w:rsidR="00F27197" w:rsidRPr="009D0CF5">
        <w:rPr>
          <w:sz w:val="18"/>
          <w:szCs w:val="18"/>
        </w:rPr>
        <w:fldChar w:fldCharType="end"/>
      </w:r>
      <w:r w:rsidRPr="009D0CF5">
        <w:rPr>
          <w:sz w:val="18"/>
          <w:szCs w:val="18"/>
        </w:rPr>
        <w:t xml:space="preserve">. </w:t>
      </w:r>
    </w:p>
    <w:p w14:paraId="777C8048" w14:textId="537A6367" w:rsidR="00800543" w:rsidRPr="009D0CF5" w:rsidRDefault="00800543" w:rsidP="00800543">
      <w:pPr>
        <w:jc w:val="both"/>
        <w:rPr>
          <w:sz w:val="18"/>
          <w:szCs w:val="18"/>
        </w:rPr>
      </w:pPr>
      <w:r w:rsidRPr="009D0CF5">
        <w:rPr>
          <w:sz w:val="18"/>
          <w:szCs w:val="18"/>
        </w:rPr>
        <w:t>An alternative approach to stabilising the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phase is the growth of epitaxial thin films on single-crystal substrates that promote the fluorite structure. Epitaxial pulsed laser deposition (PLD) films have been successfully grown on Al</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SrTiO</w:t>
      </w:r>
      <w:r w:rsidRPr="009D0CF5">
        <w:rPr>
          <w:sz w:val="18"/>
          <w:szCs w:val="18"/>
          <w:vertAlign w:val="subscript"/>
        </w:rPr>
        <w:t>3</w:t>
      </w:r>
      <w:r w:rsidRPr="009D0CF5">
        <w:rPr>
          <w:sz w:val="18"/>
          <w:szCs w:val="18"/>
        </w:rPr>
        <w:t xml:space="preserve"> and MgO </w:t>
      </w:r>
      <w:r w:rsidR="00EA4B3F" w:rsidRPr="009D0CF5">
        <w:rPr>
          <w:sz w:val="18"/>
          <w:szCs w:val="18"/>
        </w:rPr>
        <w:fldChar w:fldCharType="begin" w:fldLock="1"/>
      </w:r>
      <w:r w:rsidR="00D264FD" w:rsidRPr="009D0CF5">
        <w:rPr>
          <w:sz w:val="18"/>
          <w:szCs w:val="18"/>
        </w:rPr>
        <w:instrText>ADDIN CSL_CITATION {"citationItems":[{"id":"ITEM-1","itemData":{"DOI":"10.1016/j.ssi.2014.08.004","ISSN":"01672738","abstract":"Bismuth oxide based materials exhibit the highest oxygen ion conductivities, making them of great interest for use in energy conversion devices such as solid oxide fuel cells. However, these materials exhibit chemical and thermal instabilities and understanding and their stabilization is an actively pursued research goal. In this study, we investigate the structural and electrical properties of erbium oxide stabilized bismuth oxide (Er 0.4Bi1.6O3 - δ) as thin films. These are deposited by pulsed laser deposition onto several single crystal substrates (MgO, Al2O3 and SrTiO3). The films show new forms of instabilities, both upon aging treatments in air and even under conductivity measurements, with remarkable changes in the film composition and microstructure. © 2014 Published by Elsevier B.V.","author":[{"dropping-particle":"","family":"Sanna","given":"Simone","non-dropping-particle":"","parse-names":false,"suffix":""},{"dropping-particle":"","family":"Esposito","given":"Vincenzo","non-dropping-particle":"","parse-names":false,"suffix":""},{"dropping-particle":"","family":"Graves","given":"Christopher","non-dropping-particle":"","parse-names":false,"suffix":""},{"dropping-particle":"","family":"Hjelm","given":"Johan","non-dropping-particle":"","parse-names":false,"suffix":""},{"dropping-particle":"","family":"Andreasen","given":"Jens Wenzel","non-dropping-particle":"","parse-names":false,"suffix":""},{"dropping-particle":"","family":"Pryds","given":"Nini","non-dropping-particle":"","parse-names":false,"suffix":""}],"container-title":"Solid State Ionics","id":"ITEM-1","issued":{"date-parts":[["2014"]]},"page":"13-18","publisher":"Elsevier B.V.","title":"Structural instability and electrical properties in epitaxial Er 2O3-stabilized Bi2O3 thin films","type":"article-journal","volume":"266"},"uris":["http://www.mendeley.com/documents/?uuid=e795ba44-d14b-4e0b-936b-f082f328cdf2"]},{"id":"ITEM-2","itemData":{"DOI":"10.24425/amm.2019.129482","ISSN":"17333490","abstract":"The aim of the work was to obtain thin bismuth oxide films containing, at room temperature, the Bi1,5Er0,5O3 phase. This phase corresponds to the structure of the high-temperature δ-Bi2O3 phase, in pure bismuth oxide, characterized by the highest ionic conductivity of all known solid state ionic conductors. The high-temperature δ-Bi2O3 phase with the face centered cubic structure, in pure bismuth oxide, occurs only at temperature above 730°C. Stabilization of the δ-Bi2O3 phase at room temperature was achieved by an addition of the erbium together with the employment of the Pulsed Laser Deposition (PLD) technique. The influence of an amount of Er alloying and the film thickness on surface morphology, microstructure, phase composition of thin films were investigated. The velocity of deposition of thin layers of bismuth stabilized with erbium in the PLD process using the Nd: YAG laser was about 0.5 nm/s. The investigation results of erbium doped bismuth oxide thin films deposited onto (0001) oriented Al2O3 monocrystalline substrate are presented. Thin films of uniform thickness, without cracks, and porosity were obtained. All deposited thin films (regardless of the film thickness or erbia (Er2O3) content) exhibited a columnar structure. In films stabilized with erbium, up to approx. 250 nm thickness, the columns have a diameter at the base from 25 to 75 nm. The columns densely and tightly fill the entire volume of the films. With increasing of the film thickness increases, porosity also significantly increases. In thin layers containing from 20 to 30 mole % Er2O3 the main identified phase at room temperature is Bi1.5Er0.5O3. It is similar to the defective fluorite-type structure, and belongs to the Fm-3m space group. This phase corresponds to the structure of the high-temperature δ-Bi2O3 phase in pure bismuth oxide.","author":[{"dropping-particle":"","family":"Kąc","given":"S.","non-dropping-particle":"","parse-names":false,"suffix":""},{"dropping-particle":"","family":"Szwachta","given":"G.","non-dropping-particle":"","parse-names":false,"suffix":""},{"dropping-particle":"","family":"Cieniek","given":"","non-dropping-particle":"","parse-names":false,"suffix":""},{"dropping-particle":"","family":"Moskalewicz","given":"T.","non-dropping-particle":"","parse-names":false,"suffix":""}],"container-title":"Archives of Metallurgy and Materials","id":"ITEM-2","issue":"3","issued":{"date-parts":[["2019"]]},"page":"969-974","title":"Morphology and structure of the erbium stabilized bismuth oxide thin films deposited by PLD technique","type":"article-journal","volume":"64"},"uris":["http://www.mendeley.com/documents/?uuid=3978251b-0dd9-4e73-8213-8f1b29367268"]},{"id":"ITEM-3","itemData":{"DOI":"10.1021/acsami.7b16875","ISSN":"19448252","PMID":"29369610","abstract":"Stabilized Bi2O3 has gained a considerable amount of attention as a solid electrolyte material for low-temperature solid oxide fuel cells due to its superior oxygen-ion conductivity at the temperature of relevance (≤500 °C). Despite many research efforts to measure the transport properties of stabilized Bi2O3, the effects of grain boundaries on the electrical conductivity have rarely been reported and their results are even controversial. Here, we attempt quantitatively to assess the grain boundary contribution out of the total ionic conductivity at elevated temperatures (350-500 °C) by fabricating epitaxial and nano-polycrystalline thin films of yttrium-stabilized Bi2O3. Surprisingly, both epitaxial and polycrystalline films show nearly identical levels of ionic conductivity, as measured by alternating current impedance spectroscopy and this is the case despite the fact that the polyfilm possesses nanosized columnar grains and thus an extremely high density of the grain boundaries. The highly conductive nature of grain boundaries in stabilized Bi2O3 is discussed in terms of the clean and chemically uniform grain boundary without segregates, and the implications for device application are suggested.","author":[{"dropping-particle":"","family":"Jeong","given":"Seung Jin","non-dropping-particle":"","parse-names":false,"suffix":""},{"dropping-particle":"","family":"Kwak","given":"No Woo","non-dropping-particle":"","parse-names":false,"suffix":""},{"dropping-particle":"","family":"Byeon","given":"Pilgyu","non-dropping-particle":"","parse-names":false,"suffix":""},{"dropping-particle":"","family":"Chung","given":"Sung Yoon","non-dropping-particle":"","parse-names":false,"suffix":""},{"dropping-particle":"","family":"Jung","given":"Woochul","non-dropping-particle":"","parse-names":false,"suffix":""}],"container-title":"ACS Applied Materials and Interfaces","id":"ITEM-3","issue":"7","issued":{"date-parts":[["2018"]]},"page":"6269-6275","title":"Conductive Nature of Grain Boundaries in Nanocrystalline Stabilized Bi2O3 Thin-Film Electrolyte","type":"article-journal","volume":"10"},"uris":["http://www.mendeley.com/documents/?uuid=686d41ce-7ede-4101-b42f-c6741d0a4a5c"]}],"mendeley":{"formattedCitation":"&lt;sup&gt;8–10&lt;/sup&gt;","plainTextFormattedCitation":"8–10","previouslyFormattedCitation":"&lt;sup&gt;8–10&lt;/sup&gt;"},"properties":{"noteIndex":0},"schema":"https://github.com/citation-style-language/schema/raw/master/csl-citation.json"}</w:instrText>
      </w:r>
      <w:r w:rsidR="00EA4B3F" w:rsidRPr="009D0CF5">
        <w:rPr>
          <w:sz w:val="18"/>
          <w:szCs w:val="18"/>
        </w:rPr>
        <w:fldChar w:fldCharType="separate"/>
      </w:r>
      <w:r w:rsidR="00EA4B3F" w:rsidRPr="009D0CF5">
        <w:rPr>
          <w:noProof/>
          <w:sz w:val="18"/>
          <w:szCs w:val="18"/>
          <w:vertAlign w:val="superscript"/>
        </w:rPr>
        <w:t>8–10</w:t>
      </w:r>
      <w:r w:rsidR="00EA4B3F" w:rsidRPr="009D0CF5">
        <w:rPr>
          <w:sz w:val="18"/>
          <w:szCs w:val="18"/>
        </w:rPr>
        <w:fldChar w:fldCharType="end"/>
      </w:r>
      <w:r w:rsidRPr="009D0CF5">
        <w:rPr>
          <w:sz w:val="18"/>
          <w:szCs w:val="18"/>
        </w:rPr>
        <w:t xml:space="preserve">. However, for epitaxial films, substrate strain relaxation occurs above a few 10’s of </w:t>
      </w:r>
      <w:r w:rsidRPr="009D0CF5">
        <w:rPr>
          <w:sz w:val="18"/>
          <w:szCs w:val="18"/>
        </w:rPr>
        <w:lastRenderedPageBreak/>
        <w:t>nm</w:t>
      </w:r>
      <w:r w:rsidRPr="009D0CF5">
        <w:rPr>
          <w:sz w:val="18"/>
          <w:szCs w:val="18"/>
        </w:rPr>
        <w:fldChar w:fldCharType="begin" w:fldLock="1"/>
      </w:r>
      <w:r w:rsidR="00D264FD" w:rsidRPr="009D0CF5">
        <w:rPr>
          <w:sz w:val="18"/>
          <w:szCs w:val="18"/>
        </w:rPr>
        <w:instrText>ADDIN CSL_CITATION {"citationItems":[{"id":"ITEM-1","itemData":{"DOI":"10.1063/1.1631055","ISSN":"00036951","author":[{"dropping-particle":"","family":"Peng","given":"Luke S.J.","non-dropping-particle":"","parse-names":false,"suffix":""},{"dropping-particle":"","family":"Xi","given":"X. X.","non-dropping-particle":"","parse-names":false,"suffix":""},{"dropping-particle":"","family":"Moeckly","given":"Brian H.","non-dropping-particle":"","parse-names":false,"suffix":""},{"dropping-particle":"","family":"Alpay","given":"S. P.","non-dropping-particle":"","parse-names":false,"suffix":""}],"container-title":"Applied Physics Letters","id":"ITEM-1","issue":"22","issued":{"date-parts":[["2003"]]},"page":"4592-4594","title":"Strain relaxation during in situ growth of SrTiO3 thin films","type":"article-journal","volume":"83"},"uris":["http://www.mendeley.com/documents/?uuid=d3acc786-72fd-47a9-80da-5787d4bb6a2f"]}],"mendeley":{"formattedCitation":"&lt;sup&gt;11&lt;/sup&gt;","plainTextFormattedCitation":"11","previouslyFormattedCitation":"&lt;sup&gt;11&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1</w:t>
      </w:r>
      <w:r w:rsidRPr="009D0CF5">
        <w:rPr>
          <w:sz w:val="18"/>
          <w:szCs w:val="18"/>
        </w:rPr>
        <w:fldChar w:fldCharType="end"/>
      </w:r>
      <w:r w:rsidRPr="009D0CF5">
        <w:rPr>
          <w:sz w:val="18"/>
          <w:szCs w:val="18"/>
        </w:rPr>
        <w:t xml:space="preserve"> and this limits the structural robustness of the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In fact, heat treatment of Er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ESB) thin films on MgO resulted in polycrystalline rearrangement</w:t>
      </w:r>
      <w:r w:rsidRPr="009D0CF5">
        <w:rPr>
          <w:sz w:val="18"/>
          <w:szCs w:val="18"/>
        </w:rPr>
        <w:fldChar w:fldCharType="begin" w:fldLock="1"/>
      </w:r>
      <w:r w:rsidR="00904AAA" w:rsidRPr="009D0CF5">
        <w:rPr>
          <w:sz w:val="18"/>
          <w:szCs w:val="18"/>
        </w:rPr>
        <w:instrText>ADDIN CSL_CITATION {"citationItems":[{"id":"ITEM-1","itemData":{"DOI":"10.1016/j.ssi.2014.08.004","ISSN":"01672738","abstract":"Bismuth oxide based materials exhibit the highest oxygen ion conductivities, making them of great interest for use in energy conversion devices such as solid oxide fuel cells. However, these materials exhibit chemical and thermal instabilities and understanding and their stabilization is an actively pursued research goal. In this study, we investigate the structural and electrical properties of erbium oxide stabilized bismuth oxide (Er 0.4Bi1.6O3 - δ) as thin films. These are deposited by pulsed laser deposition onto several single crystal substrates (MgO, Al2O3 and SrTiO3). The films show new forms of instabilities, both upon aging treatments in air and even under conductivity measurements, with remarkable changes in the film composition and microstructure. © 2014 Published by Elsevier B.V.","author":[{"dropping-particle":"","family":"Sanna","given":"Simone","non-dropping-particle":"","parse-names":false,"suffix":""},{"dropping-particle":"","family":"Esposito","given":"Vincenzo","non-dropping-particle":"","parse-names":false,"suffix":""},{"dropping-particle":"","family":"Graves","given":"Christopher","non-dropping-particle":"","parse-names":false,"suffix":""},{"dropping-particle":"","family":"Hjelm","given":"Johan","non-dropping-particle":"","parse-names":false,"suffix":""},{"dropping-particle":"","family":"Andreasen","given":"Jens Wenzel","non-dropping-particle":"","parse-names":false,"suffix":""},{"dropping-particle":"","family":"Pryds","given":"Nini","non-dropping-particle":"","parse-names":false,"suffix":""}],"container-title":"Solid State Ionics","id":"ITEM-1","issued":{"date-parts":[["2014"]]},"page":"13-18","publisher":"Elsevier B.V.","title":"Structural instability and electrical properties in epitaxial Er 2O3-stabilized Bi2O3 thin films","type":"article-journal","volume":"266"},"uris":["http://www.mendeley.com/documents/?uuid=e795ba44-d14b-4e0b-936b-f082f328cdf2"]}],"mendeley":{"formattedCitation":"&lt;sup&gt;8&lt;/sup&gt;","plainTextFormattedCitation":"8","previouslyFormattedCitation":"&lt;sup&gt;8&lt;/sup&gt;"},"properties":{"noteIndex":0},"schema":"https://github.com/citation-style-language/schema/raw/master/csl-citation.json"}</w:instrText>
      </w:r>
      <w:r w:rsidRPr="009D0CF5">
        <w:rPr>
          <w:sz w:val="18"/>
          <w:szCs w:val="18"/>
        </w:rPr>
        <w:fldChar w:fldCharType="separate"/>
      </w:r>
      <w:r w:rsidR="00F27197" w:rsidRPr="009D0CF5">
        <w:rPr>
          <w:noProof/>
          <w:sz w:val="18"/>
          <w:szCs w:val="18"/>
          <w:vertAlign w:val="superscript"/>
        </w:rPr>
        <w:t>8</w:t>
      </w:r>
      <w:r w:rsidRPr="009D0CF5">
        <w:rPr>
          <w:sz w:val="18"/>
          <w:szCs w:val="18"/>
        </w:rPr>
        <w:fldChar w:fldCharType="end"/>
      </w:r>
      <w:r w:rsidRPr="009D0CF5">
        <w:rPr>
          <w:sz w:val="18"/>
          <w:szCs w:val="18"/>
        </w:rPr>
        <w:t xml:space="preserve">, which could pose limitations in performance and cyclability if implemented in </w:t>
      </w:r>
      <w:r w:rsidRPr="009D0CF5">
        <w:rPr>
          <w:rFonts w:ascii="Symbol" w:hAnsi="Symbol"/>
          <w:sz w:val="18"/>
          <w:szCs w:val="18"/>
        </w:rPr>
        <w:t></w:t>
      </w:r>
      <w:r w:rsidRPr="009D0CF5">
        <w:rPr>
          <w:sz w:val="18"/>
          <w:szCs w:val="18"/>
        </w:rPr>
        <w:t xml:space="preserve">SOFC devices. Epitaxial stabilisation has also been demonstrated in superlattices. Here, </w:t>
      </w:r>
      <w:proofErr w:type="spellStart"/>
      <w:r w:rsidRPr="009D0CF5">
        <w:rPr>
          <w:sz w:val="18"/>
          <w:szCs w:val="18"/>
        </w:rPr>
        <w:t>Sanna</w:t>
      </w:r>
      <w:proofErr w:type="spellEnd"/>
      <w:r w:rsidRPr="009D0CF5">
        <w:rPr>
          <w:sz w:val="18"/>
          <w:szCs w:val="18"/>
        </w:rPr>
        <w:t xml:space="preserve"> </w:t>
      </w:r>
      <w:r w:rsidRPr="009D0CF5">
        <w:rPr>
          <w:i/>
          <w:iCs/>
          <w:sz w:val="18"/>
          <w:szCs w:val="18"/>
        </w:rPr>
        <w:t xml:space="preserve">et al. </w:t>
      </w:r>
      <w:r w:rsidRPr="009D0CF5">
        <w:rPr>
          <w:sz w:val="18"/>
          <w:szCs w:val="18"/>
        </w:rPr>
        <w:t>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by growing superlattice films with extremely thin  (&lt; 3 nm) layers of fluorite 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grown between a supporting layers </w:t>
      </w:r>
      <w:r w:rsidRPr="009D0CF5">
        <w:rPr>
          <w:sz w:val="18"/>
          <w:szCs w:val="18"/>
        </w:rPr>
        <w:fldChar w:fldCharType="begin" w:fldLock="1"/>
      </w:r>
      <w:r w:rsidR="00D264FD" w:rsidRPr="009D0CF5">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id":"ITEM-2","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2","issue":"12","issued":{"date-parts":[["2016"]]},"page":"2-7","title":"High ionic conductivity in confined bismuth oxide-based heterostructures","type":"article-journal","volume":"4"},"uris":["http://www.mendeley.com/documents/?uuid=e16a9f55-5004-4da6-bb97-7d2e4fce6d79"]}],"mendeley":{"formattedCitation":"&lt;sup&gt;12,13&lt;/sup&gt;","plainTextFormattedCitation":"12,13","previouslyFormattedCitation":"&lt;sup&gt;12,13&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2,13</w:t>
      </w:r>
      <w:r w:rsidRPr="009D0CF5">
        <w:rPr>
          <w:sz w:val="18"/>
          <w:szCs w:val="18"/>
        </w:rPr>
        <w:fldChar w:fldCharType="end"/>
      </w:r>
      <w:r w:rsidRPr="009D0CF5">
        <w:rPr>
          <w:sz w:val="18"/>
          <w:szCs w:val="18"/>
        </w:rPr>
        <w:t>. Two extraordinary features came out of the aforementioned work: 1) [ESB/Ce</w:t>
      </w:r>
      <w:r w:rsidRPr="009D0CF5">
        <w:rPr>
          <w:sz w:val="18"/>
          <w:szCs w:val="18"/>
          <w:vertAlign w:val="subscript"/>
        </w:rPr>
        <w:t>0.8</w:t>
      </w:r>
      <w:r w:rsidRPr="009D0CF5">
        <w:rPr>
          <w:sz w:val="18"/>
          <w:szCs w:val="18"/>
        </w:rPr>
        <w:t>Gd</w:t>
      </w:r>
      <w:r w:rsidRPr="009D0CF5">
        <w:rPr>
          <w:sz w:val="18"/>
          <w:szCs w:val="18"/>
          <w:vertAlign w:val="subscript"/>
        </w:rPr>
        <w:t>0.2</w:t>
      </w:r>
      <w:r w:rsidRPr="009D0CF5">
        <w:rPr>
          <w:sz w:val="18"/>
          <w:szCs w:val="18"/>
        </w:rPr>
        <w:t>O</w:t>
      </w:r>
      <w:r w:rsidRPr="009D0CF5">
        <w:rPr>
          <w:sz w:val="18"/>
          <w:szCs w:val="18"/>
          <w:vertAlign w:val="subscript"/>
        </w:rPr>
        <w:t>2-δ</w:t>
      </w:r>
      <w:r w:rsidRPr="009D0CF5">
        <w:rPr>
          <w:sz w:val="18"/>
          <w:szCs w:val="18"/>
        </w:rPr>
        <w:t>] superlattices are very stable under severe reducing conditions whilst retaining high conductivity; 2) it is possible to grow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YSZ] superlattices free of a fluorite stabilising dopant, facilitating the possibility of accessing the higher conductivities of undop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at lower temperatures. Whilst remarkable, as already noted, the ionic conducting channels are confined to the plane of the film, whereas the ion transport needs to be out-of-the-plane to connect ion transport with top and bottom electrodes in a practical device architecture</w:t>
      </w:r>
      <w:r w:rsidRPr="009D0CF5">
        <w:rPr>
          <w:sz w:val="18"/>
          <w:szCs w:val="18"/>
        </w:rPr>
        <w:fldChar w:fldCharType="begin" w:fldLock="1"/>
      </w:r>
      <w:r w:rsidR="00D264FD" w:rsidRPr="009D0CF5">
        <w:rPr>
          <w:sz w:val="18"/>
          <w:szCs w:val="18"/>
        </w:rPr>
        <w:instrText>ADDIN CSL_CITATION {"citationItems":[{"id":"ITEM-1","itemData":{"author":[{"dropping-particle":"","family":"Lee","given":"Shinbuhm","non-dropping-particle":"","parse-names":false,"suffix":""},{"dropping-particle":"","family":"MacManus-Driscoll","given":"Judith L","non-dropping-particle":"","parse-names":false,"suffix":""}],"container-title":"APL Materials","id":"ITEM-1","issue":"4","issued":{"date-parts":[["2017"]]},"page":"42304","publisher":"AIP Publishing LLC","title":"Research Update: Fast and tunable nanoionics in vertically aligned nanostructured films","type":"article-journal","volume":"5"},"uris":["http://www.mendeley.com/documents/?uuid=e2d4ad0c-adc0-44e4-a9f8-2036a10bc27c"]}],"mendeley":{"formattedCitation":"&lt;sup&gt;14&lt;/sup&gt;","plainTextFormattedCitation":"14","previouslyFormattedCitation":"&lt;sup&gt;14&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4</w:t>
      </w:r>
      <w:r w:rsidRPr="009D0CF5">
        <w:rPr>
          <w:sz w:val="18"/>
          <w:szCs w:val="18"/>
        </w:rPr>
        <w:fldChar w:fldCharType="end"/>
      </w:r>
      <w:r w:rsidRPr="009D0CF5">
        <w:rPr>
          <w:sz w:val="18"/>
          <w:szCs w:val="18"/>
        </w:rPr>
        <w:t>.</w:t>
      </w:r>
    </w:p>
    <w:p w14:paraId="3762CCEE" w14:textId="6E54BDB7" w:rsidR="00800543" w:rsidRPr="009D0CF5" w:rsidRDefault="00800543" w:rsidP="00800543">
      <w:pPr>
        <w:jc w:val="both"/>
        <w:rPr>
          <w:sz w:val="18"/>
          <w:szCs w:val="18"/>
        </w:rPr>
      </w:pPr>
      <w:r w:rsidRPr="009D0CF5">
        <w:rPr>
          <w:sz w:val="18"/>
          <w:szCs w:val="18"/>
        </w:rPr>
        <w:t xml:space="preserve">An alternative to superlattice films is vertically aligned nanocomposite (VAN) films. These films consist of many columns with typically 10-50 nanometre </w:t>
      </w:r>
      <w:r w:rsidR="00AC6532" w:rsidRPr="009D0CF5">
        <w:rPr>
          <w:sz w:val="18"/>
          <w:szCs w:val="18"/>
        </w:rPr>
        <w:t>diameters</w:t>
      </w:r>
      <w:r w:rsidRPr="009D0CF5">
        <w:rPr>
          <w:sz w:val="18"/>
          <w:szCs w:val="18"/>
        </w:rPr>
        <w:t xml:space="preserve"> embedded in a film matrix. Not only are they simpler to grow than superlattice films, but VANs have also displayed enhanced conductivity, reduced areal surface resistances (ASR) and improved </w:t>
      </w:r>
      <w:r w:rsidRPr="009D0CF5">
        <w:rPr>
          <w:rFonts w:ascii="Symbol" w:hAnsi="Symbol"/>
          <w:sz w:val="18"/>
          <w:szCs w:val="18"/>
        </w:rPr>
        <w:t></w:t>
      </w:r>
      <w:r w:rsidRPr="009D0CF5">
        <w:rPr>
          <w:sz w:val="18"/>
          <w:szCs w:val="18"/>
        </w:rPr>
        <w:t xml:space="preserve">SOFC performances </w:t>
      </w:r>
      <w:r w:rsidRPr="009D0CF5">
        <w:rPr>
          <w:sz w:val="18"/>
          <w:szCs w:val="18"/>
        </w:rPr>
        <w:fldChar w:fldCharType="begin" w:fldLock="1"/>
      </w:r>
      <w:r w:rsidR="00D264FD" w:rsidRPr="009D0CF5">
        <w:rPr>
          <w:sz w:val="18"/>
          <w:szCs w:val="18"/>
        </w:rPr>
        <w:instrText>ADDIN CSL_CITATION {"citationItems":[{"id":"ITEM-1","itemData":{"author":[{"dropping-particle":"","family":"Lee","given":"Shinbuhm","non-dropping-particle":"","parse-names":false,"suffix":""},{"dropping-particle":"","family":"Zhang","given":"Wenrui","non-dropping-particle":"","parse-names":false,"suffix":""},{"dropping-particle":"","family":"Khatkhatay","given":"Fauzia","non-dropping-particle":"","parse-names":false,"suffix":""},{"dropping-particle":"","family":"Wang","given":"Haiyan","non-dropping-particle":"","parse-names":false,"suffix":""},{"dropping-particle":"","family":"Jia","given":"Quanxi","non-dropping-particle":"","parse-names":false,"suffix":""},{"dropping-particle":"","family":"MacManus-Driscoll","given":"Judith L","non-dropping-particle":"","parse-names":false,"suffix":""}],"container-title":"Nano letters","id":"ITEM-1","issue":"11","issued":{"date-parts":[["2015"]]},"page":"7362-7369","publisher":"ACS Publications","title":"Ionic conductivity increased by two orders of magnitude in micrometer-thick vertical yttria-stabilized ZrO2 nanocomposite films","type":"article-journal","volume":"15"},"uris":["http://www.mendeley.com/documents/?uuid=5ca28619-a7ba-464f-8ec5-d801e505aeda"]},{"id":"ITEM-2","itemData":{"author":[{"dropping-particle":"","family":"Yang","given":"Sang Mo","non-dropping-particle":"","parse-names":false,"suffix":""},{"dropping-particle":"","family":"Lee","given":"Shinbuhm","non-dropping-particle":"","parse-names":false,"suffix":""},{"dropping-particle":"","family":"Jian","given":"Jie","non-dropping-particle":"","parse-names":false,"suffix":""},{"dropping-particle":"","family":"Zhang","given":"Wenrui","non-dropping-particle":"","parse-names":false,"suffix":""},{"dropping-particle":"","family":"Lu","given":"Ping","non-dropping-particle":"","parse-names":false,"suffix":""},{"dropping-particle":"","family":"Jia","given":"Quanxi","non-dropping-particle":"","parse-names":false,"suffix":""},{"dropping-particle":"","family":"Wang","given":"Haiyan","non-dropping-particle":"","parse-names":false,"suffix":""},{"dropping-particle":"","family":"Noh","given":"Tae Won","non-dropping-particle":"","parse-names":false,"suffix":""},{"dropping-particle":"V","family":"Kalinin","given":"Sergei","non-dropping-particle":"","parse-names":false,"suffix":""},{"dropping-particle":"","family":"MacManus-Driscoll","given":"Judith L","non-dropping-particle":"","parse-names":false,"suffix":""}],"container-title":"Nature communications","id":"ITEM-2","issue":"1","issued":{"date-parts":[["2015"]]},"page":"1-8","publisher":"Nature Publishing Group","title":"Strongly enhanced oxygen ion transport through samarium-doped CeO 2 nanopillars in nanocomposite films","type":"article-journal","volume":"6"},"uris":["http://www.mendeley.com/documents/?uuid=060cc98e-f064-4428-9c8e-97ff92e85d5a"]},{"id":"ITEM-3","itemData":{"author":[{"dropping-particle":"","family":"Yoon","given":"Jongsik","non-dropping-particle":"","parse-names":false,"suffix":""},{"dropping-particle":"","family":"Cho","given":"Sungmee","non-dropping-particle":"","parse-names":false,"suffix":""},{"dropping-particle":"","family":"Kim","given":"Jung-Hyun","non-dropping-particle":"","parse-names":false,"suffix":""},{"dropping-particle":"","family":"Lee","given":"JoonHwan","non-dropping-particle":"","parse-names":false,"suffix":""},{"dropping-particle":"","family":"Bi","given":"Zhenxing","non-dropping-particle":"","parse-names":false,"suffix":""},{"dropping-particle":"","family":"Serquis","given":"Adriana","non-dropping-particle":"","parse-names":false,"suffix":""},{"dropping-particle":"","family":"Zhang","given":"Xinghang","non-dropping-particle":"","parse-names":false,"suffix":""},{"dropping-particle":"","family":"Manthiram","given":"Arumugam","non-dropping-particle":"","parse-names":false,"suffix":""},{"dropping-particle":"","family":"Wang","given":"Haiyan","non-dropping-particle":"","parse-names":false,"suffix":""}],"container-title":"Advanced Functional Materials","id":"ITEM-3","issue":"24","issued":{"date-parts":[["2009"]]},"page":"3868-3873","publisher":"Wiley Online Library","title":"Vertically Aligned Nanocomposite Thin Films as a Cathode/Electrolyte Interface Layer for Thin-Film Solid Oxide Fuel Cells","type":"article-journal","volume":"19"},"uris":["http://www.mendeley.com/documents/?uuid=6cad686c-aae4-4f4c-8034-c3ce7b75f438"]},{"id":"ITEM-4","itemData":{"author":[{"dropping-particle":"","family":"Baiutti","given":"F","non-dropping-particle":"","parse-names":false,"suffix":""},{"dropping-particle":"","family":"Chiabrera","given":"F","non-dropping-particle":"","parse-names":false,"suffix":""},{"dropping-particle":"","family":"Acosta","given":"M","non-dropping-particle":"","parse-names":false,"suffix":""},{"dropping-particle":"","family":"Diercks","given":"D","non-dropping-particle":"","parse-names":false,"suffix":""},{"dropping-particle":"","family":"Parfitt","given":"D","non-dropping-particle":"","parse-names":false,"suffix":""},{"dropping-particle":"","family":"Santiso","given":"J","non-dropping-particle":"","parse-names":false,"suffix":""},{"dropping-particle":"","family":"Wang","given":"X","non-dropping-particle":"","parse-names":false,"suffix":""},{"dropping-particle":"","family":"Cavallaro","given":"A","non-dropping-particle":"","parse-names":false,"suffix":""},{"dropping-particle":"","family":"Morata","given":"A","non-dropping-particle":"","parse-names":false,"suffix":""},{"dropping-particle":"","family":"Wang","given":"H","non-dropping-particle":"","parse-names":false,"suffix":""},{"dropping-particle":"","family":"others","given":"","non-dropping-particle":"","parse-names":false,"suffix":""}],"container-title":"Nature communications","id":"ITEM-4","issue":"1","issued":{"date-parts":[["2021"]]},"page":"1-11","publisher":"Nature Publishing Group","title":"A high-entropy manganite in an ordered nanocomposite for long-term application in solid oxide cells","type":"article-journal","volume":"12"},"uris":["http://www.mendeley.com/documents/?uuid=c39d3f62-c63b-4e7d-96d2-4494ac9adeea"]}],"mendeley":{"formattedCitation":"&lt;sup&gt;15–18&lt;/sup&gt;","plainTextFormattedCitation":"15–18","previouslyFormattedCitation":"&lt;sup&gt;15–18&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5–18</w:t>
      </w:r>
      <w:r w:rsidRPr="009D0CF5">
        <w:rPr>
          <w:sz w:val="18"/>
          <w:szCs w:val="18"/>
        </w:rPr>
        <w:fldChar w:fldCharType="end"/>
      </w:r>
      <w:r w:rsidRPr="009D0CF5">
        <w:rPr>
          <w:sz w:val="18"/>
          <w:szCs w:val="18"/>
        </w:rPr>
        <w:t xml:space="preserve">. Crucially, due to their conducting channels lying perpendicular to the substrate, the 3D VAN architecture can be incorporated into functional </w:t>
      </w:r>
      <w:proofErr w:type="spellStart"/>
      <w:r w:rsidRPr="009D0CF5">
        <w:rPr>
          <w:sz w:val="18"/>
          <w:szCs w:val="18"/>
        </w:rPr>
        <w:t>nanoionic</w:t>
      </w:r>
      <w:proofErr w:type="spellEnd"/>
      <w:r w:rsidRPr="009D0CF5">
        <w:rPr>
          <w:sz w:val="18"/>
          <w:szCs w:val="18"/>
        </w:rPr>
        <w:t xml:space="preserve"> devices. </w:t>
      </w:r>
    </w:p>
    <w:p w14:paraId="645C8F84" w14:textId="59EDCA69" w:rsidR="00800543" w:rsidRPr="009D0CF5" w:rsidRDefault="00800543" w:rsidP="00800543">
      <w:pPr>
        <w:jc w:val="both"/>
        <w:rPr>
          <w:sz w:val="18"/>
          <w:szCs w:val="18"/>
        </w:rPr>
      </w:pPr>
      <w:r w:rsidRPr="009D0CF5">
        <w:rPr>
          <w:sz w:val="18"/>
          <w:szCs w:val="18"/>
        </w:rPr>
        <w:t>Here, we demonstrate that it is possible to stabilise the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phase to room temperature by encapsulating it in an epitaxial VAN structure grown on the widely available SrTiO</w:t>
      </w:r>
      <w:r w:rsidRPr="009D0CF5">
        <w:rPr>
          <w:sz w:val="18"/>
          <w:szCs w:val="18"/>
          <w:vertAlign w:val="subscript"/>
        </w:rPr>
        <w:t>3</w:t>
      </w:r>
      <w:r w:rsidRPr="009D0CF5">
        <w:rPr>
          <w:sz w:val="18"/>
          <w:szCs w:val="18"/>
        </w:rPr>
        <w:t xml:space="preserve"> (STO)/Nb-doped SrTiO</w:t>
      </w:r>
      <w:r w:rsidRPr="009D0CF5">
        <w:rPr>
          <w:sz w:val="18"/>
          <w:szCs w:val="18"/>
          <w:vertAlign w:val="subscript"/>
        </w:rPr>
        <w:t>3</w:t>
      </w:r>
      <w:r w:rsidRPr="009D0CF5">
        <w:rPr>
          <w:sz w:val="18"/>
          <w:szCs w:val="18"/>
        </w:rPr>
        <w:t xml:space="preserve"> (Nb-STO) single crystal substrates. We grow Dy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DyMnO</w:t>
      </w:r>
      <w:r w:rsidRPr="009D0CF5">
        <w:rPr>
          <w:sz w:val="18"/>
          <w:szCs w:val="18"/>
          <w:vertAlign w:val="subscript"/>
        </w:rPr>
        <w:t>3</w:t>
      </w:r>
      <w:r w:rsidRPr="009D0CF5">
        <w:rPr>
          <w:sz w:val="18"/>
          <w:szCs w:val="18"/>
        </w:rPr>
        <w:t xml:space="preserve"> VAN films (herein referred to as DSB-DMO), dysprosium being chosen as it; a) DyMnO</w:t>
      </w:r>
      <w:r w:rsidRPr="009D0CF5">
        <w:rPr>
          <w:sz w:val="18"/>
          <w:szCs w:val="18"/>
          <w:vertAlign w:val="subscript"/>
        </w:rPr>
        <w:t>3</w:t>
      </w:r>
      <w:r w:rsidRPr="009D0CF5">
        <w:rPr>
          <w:sz w:val="18"/>
          <w:szCs w:val="18"/>
        </w:rPr>
        <w:t xml:space="preserve"> adopts the GdFeO</w:t>
      </w:r>
      <w:r w:rsidRPr="009D0CF5">
        <w:rPr>
          <w:sz w:val="18"/>
          <w:szCs w:val="18"/>
          <w:vertAlign w:val="subscript"/>
        </w:rPr>
        <w:t>3</w:t>
      </w:r>
      <w:r w:rsidRPr="009D0CF5">
        <w:rPr>
          <w:sz w:val="18"/>
          <w:szCs w:val="18"/>
        </w:rPr>
        <w:t xml:space="preserve"> perovskite structure, which as we later discuss plays an important role in stabilising the </w:t>
      </w:r>
      <w:r w:rsidRPr="009D0CF5">
        <w:rPr>
          <w:rFonts w:ascii="Calibri" w:hAnsi="Calibri" w:cs="Calibri"/>
          <w:sz w:val="18"/>
          <w:szCs w:val="18"/>
        </w:rPr>
        <w:t>δ</w:t>
      </w:r>
      <w:r w:rsidRPr="009D0CF5">
        <w:rPr>
          <w:sz w:val="18"/>
          <w:szCs w:val="18"/>
        </w:rPr>
        <w:t>-fluorite phase; b) DSB has very high ionic conductivity with the lowest conductivity degradation when aged</w:t>
      </w:r>
      <w:r w:rsidRPr="009D0CF5">
        <w:rPr>
          <w:sz w:val="18"/>
          <w:szCs w:val="18"/>
        </w:rPr>
        <w:fldChar w:fldCharType="begin" w:fldLock="1"/>
      </w:r>
      <w:r w:rsidR="00F27197" w:rsidRPr="009D0CF5">
        <w:rPr>
          <w:sz w:val="18"/>
          <w:szCs w:val="18"/>
        </w:rPr>
        <w:instrText>ADDIN CSL_CITATION {"citationItems":[{"id":"ITEM-1","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1","issue":"11","issued":{"date-parts":[["1999"]]},"page":"3057-3064","title":"Structural stability and conductivity of phase-stabilized cubic bismuth oxides","type":"article-journal","volume":"82"},"uris":["http://www.mendeley.com/documents/?uuid=4c5c1b80-8422-4cc8-b350-58638faca5c4"]},{"id":"ITEM-2","itemData":{"DOI":"10.1007/BF02375460","ISSN":"18620760","abstract":"Bismuth oxide doped with isovalent rare earth cations retains the high temperature defective fluorite structure upon cooling down to room temperature. However, these doped materials undergo an order-disorder transition of the oxygen sublattice at about 600 °C. When annealed at temperatures less than the transition temperature the oxygen sublattice continues to order, and consequently oxygen ion conductivity undergoes a decay. Modeling of ordered structures based on TEM diffraction patterns indicates a &lt;111&gt; vacancy ordering in the anion sublattice. Neutron diffraction studies show additional structural changes in the oxygen sublattice due to ordering. These studies indicate that the ionic conductivity is dependent on the distribution of oxygen ions between the regular 8c sites and the interstitial 32f sites in the fluorite structure. Earlier neutron diffraction studies indicate that short range ordering of the anion sublattice is related to the polarizability of the cations. In this study we relate the stability of the disordered structure and the formation of long range order to the polarizability of the dopant cations, in terms of the time constant for conductivity decay and the dielectric constant.","author":[{"dropping-particle":"","family":"Wachsman","given":"Eric D.","non-dropping-particle":"","parse-names":false,"suffix":""},{"dropping-particle":"","family":"Boyapati","given":"Sai","non-dropping-particle":"","parse-names":false,"suffix":""},{"dropping-particle":"","family":"Jiang","given":"Naixiong","non-dropping-particle":"","parse-names":false,"suffix":""}],"container-title":"Ionics","id":"ITEM-2","issue":"1-2","issued":{"date-parts":[["2001"]]},"page":"1-6","title":"Effect of dopant polarizability on oxygen sublattice order in phase-stabilized cubic bismuth oxides","type":"article-journal","volume":"7"},"uris":["http://www.mendeley.com/documents/?uuid=92140692-be87-466e-bee7-37522f41b486"]}],"mendeley":{"formattedCitation":"&lt;sup&gt;1,3&lt;/sup&gt;","plainTextFormattedCitation":"1,3","previouslyFormattedCitation":"&lt;sup&gt;1,3&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1,3</w:t>
      </w:r>
      <w:r w:rsidRPr="009D0CF5">
        <w:rPr>
          <w:sz w:val="18"/>
          <w:szCs w:val="18"/>
        </w:rPr>
        <w:fldChar w:fldCharType="end"/>
      </w:r>
      <w:r w:rsidRPr="009D0CF5">
        <w:rPr>
          <w:sz w:val="18"/>
          <w:szCs w:val="18"/>
        </w:rPr>
        <w:t>, a known phenomenon in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Our results confirm the presence of Dy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nanocolumns, clearly phase separated from a DyMnO</w:t>
      </w:r>
      <w:r w:rsidRPr="009D0CF5">
        <w:rPr>
          <w:sz w:val="18"/>
          <w:szCs w:val="18"/>
          <w:vertAlign w:val="subscript"/>
        </w:rPr>
        <w:t>3</w:t>
      </w:r>
      <w:r w:rsidRPr="009D0CF5">
        <w:rPr>
          <w:sz w:val="18"/>
          <w:szCs w:val="18"/>
        </w:rPr>
        <w:t xml:space="preserve"> matrix in VAN films, and we observe exceptional ionic conductivity, competitive with the highest reported in literature to date. These results may provide a platform for developing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VAN systems for </w:t>
      </w:r>
      <w:r w:rsidRPr="009D0CF5">
        <w:rPr>
          <w:rFonts w:ascii="Symbol" w:hAnsi="Symbol"/>
          <w:sz w:val="18"/>
          <w:szCs w:val="18"/>
        </w:rPr>
        <w:t></w:t>
      </w:r>
      <w:r w:rsidRPr="009D0CF5">
        <w:rPr>
          <w:sz w:val="18"/>
          <w:szCs w:val="18"/>
        </w:rPr>
        <w:t>SOFC applications, taking advantage of the superior ionic conductivity and fast oxygen surface kinetics of the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phase in a stable and simple- -to-grow VAN film </w:t>
      </w:r>
      <w:r w:rsidR="00904AAA" w:rsidRPr="009D0CF5">
        <w:rPr>
          <w:sz w:val="18"/>
          <w:szCs w:val="18"/>
        </w:rPr>
        <w:fldChar w:fldCharType="begin" w:fldLock="1"/>
      </w:r>
      <w:r w:rsidR="00D264FD" w:rsidRPr="009D0CF5">
        <w:rPr>
          <w:sz w:val="18"/>
          <w:szCs w:val="18"/>
        </w:rPr>
        <w:instrText xml:space="preserve">ADDIN CSL_CITATION {"citationItems":[{"id":"ITEM-1","itemData":{"DOI":"10.1039/c9ta09203j","ISSN":"20507496","abstract":"Sluggish reaction kinetics on oxygen electrodes at reduced temperatures (&lt;750 °C) remain a major challenge for the technical progress of reversible solid oxide cells (SOCs). To overcome this issue, the development of highly active and stable oxygen electrodes at intermediate temperatures (ITs, &lt;750 °C) is urgent and essential. Rare earth-stabilized bismuth oxides are known to have high ionic conductivity and fast oxygen surface kinetics. Despite these advantageous properties, unlike conventional zirconia- or ceria-based materials, stabilized bismuth oxides have not been widely investigated as oxygen electrode components for reversible SOC applications. Herein, using the double doping strategy, we successfully developed Dy and Y co-doped Bi2O3 (DYSB), which showed record-high conductivity, </w:instrText>
      </w:r>
      <w:r w:rsidR="00D264FD" w:rsidRPr="009D0CF5">
        <w:rPr>
          <w:rFonts w:ascii="Cambria Math" w:hAnsi="Cambria Math" w:cs="Cambria Math"/>
          <w:sz w:val="18"/>
          <w:szCs w:val="18"/>
        </w:rPr>
        <w:instrText>∼</w:instrText>
      </w:r>
      <w:r w:rsidR="00D264FD" w:rsidRPr="009D0CF5">
        <w:rPr>
          <w:sz w:val="18"/>
          <w:szCs w:val="18"/>
        </w:rPr>
        <w:instrText>110 times higher than that of yttria-stabilized zirconia (YSZ) at ITs. This DYSB combined with conventional La0.8Sr0.2MnO3-</w:instrText>
      </w:r>
      <w:r w:rsidR="00D264FD" w:rsidRPr="009D0CF5">
        <w:rPr>
          <w:rFonts w:ascii="Calibri" w:hAnsi="Calibri" w:cs="Calibri"/>
          <w:sz w:val="18"/>
          <w:szCs w:val="18"/>
        </w:rPr>
        <w:instrText>δ</w:instrText>
      </w:r>
      <w:r w:rsidR="00D264FD" w:rsidRPr="009D0CF5">
        <w:rPr>
          <w:sz w:val="18"/>
          <w:szCs w:val="18"/>
        </w:rPr>
        <w:instrText xml:space="preserve"> (LSM) significantly enhanced surface diffusion and incorporation of oxygen ion kinetics during the oxygen reduction reaction (ORR). Finally, the novel LSM-DYSB oxygen electrode was simply embedded in a YSZ electrolyte-based cell without a buffer layer. The LSM-DYSB SOC yielded an extremely high performance of 2.23 W cm-2 in fuel cell mode as well as 1.32 A cm-2 at 1.3 V in electrolysis mode at 700 °C, along with excellent long-term and reversible stabilities. This study demonstrates that the novel DYSB-based electrode has great potential as a high-performance oxygen electrode for next generation SOCs and provides new insight into rational design and material selection for solid state energy conversion and storage applications.","author":[{"dropping-particle":"","family":"Yun","given":"Byung Hyun","non-dropping-particle":"","parse-names":false,"suffix":""},{"dropping-particle":"","family":"Kim","given":"Kyeong Joon","non-dropping-particle":"","parse-names":false,"suffix":""},{"dropping-particle":"","family":"Joh","given":"Dong Woo","non-dropping-particle":"","parse-names":false,"suffix":""},{"dropping-particle":"","family":"Chae","given":"Munseok S.","non-dropping-particle":"","parse-names":false,"suffix":""},{"dropping-particle":"","family":"Lee","given":"Jong Jun","non-dropping-particle":"","parse-names":false,"suffix":""},{"dropping-particle":"","family":"Kim","given":"Dae Won","non-dropping-particle":"","parse-names":false,"suffix":""},{"dropping-particle":"","family":"Kang","given":"Seokbeom","non-dropping-particle":"","parse-names":false,"suffix":""},{"dropping-particle":"","family":"Choi","given":"Doyoung","non-dropping-particle":"","parse-names":false,"suffix":""},{"dropping-particle":"","family":"Hong","given":"Seung Tae","non-dropping-particle":"","parse-names":false,"suffix":""},{"dropping-particle":"","family":"Lee","given":"Kang Taek","non-dropping-particle":"","parse-names":false,"suffix":""}],"container-title":"Journal of Materials Chemistry A","id":"ITEM-1","issue":"36","issued":{"date-parts":[["2019"]]},"page":"20558-20566","publisher":"Royal Society of Chemistry","title":"Highly active and durable double-doped bismuth oxide-based oxygen electrodes for reversible solid oxide cells at reduced temperatures","type":"article-journal","volume":"7"},"uris":["http://www.mendeley.com/documents/?uuid=17f68908-d09b-40d8-9c13-14ce7e5ba545"]},{"id":"ITEM-2","itemData":{"DOI":"10.1002/aenm.201301575","ISSN":"16146840","abstract":"Fast oxide ion conduction is a highly desirable property for materials in a wide range of applications. The fastest reported ionic conductor, representing the current state of the art and an oft-proposed effective limit of oxide ion conductivity, is the high temperature fluorite-structured δ phase of Bi 2 O 3 . Here, the ionic nature of this conduction is, for the first time, directly determined through oxygen tracer diffusion measurements. This phase also presents a remarkably high oxygen surface exchange coefficient, competitive with the highest performance solid oxide fuel cell (SOFC) cathodes yet counterintuitively in a material with negligible electronic conduction. The low temperature α-Bi 2 O 3 polymorph is also investigated, revealing a remarkable drop in diffusivity of over 7 orders of magnitude with a temperature drop of just ≈150 C. Surprisingly, the diffusion studies also reveal a secondary, significantly faster migration pathway in the α phase. This is attributed to grain boundary conduction and shown to be 3-4 orders of magnitude higher than in the bulk. This previously unobserved property could present an exciting opportunity to tailor ionic conductivity levels through manipulating microstructure down to the nanoscale. © 2014 WILEY-VCH Verlag GmbH &amp; Co. KGaA, Weinheim.","author":[{"dropping-particle":"","family":"Bayliss","given":"Ryan D.","non-dropping-particle":"","parse-names":false,"suffix":""},{"dropping-particle":"","family":"Cook","given":"Stuart N.","non-dropping-particle":"","parse-names":false,"suffix":""},{"dropping-particle":"","family":"Kotsantonis","given":"Sakis","non-dropping-particle":"","parse-names":false,"suffix":""},{"dropping-particle":"","family":"Chater","given":"Richard J.","non-dropping-particle":"","parse-names":false,"suffix":""},{"dropping-particle":"","family":"Kilner","given":"John A.","non-dropping-particle":"","parse-names":false,"suffix":""}],"container-title":"Advanced Energy Materials","id":"ITEM-2","issue":"10","issued":{"date-parts":[["2014"]]},"page":"2-7","title":"Oxygen ion diffusion and surface exchange properties of the α- And δ-phases of Bi 2 O 3","type":"article-journal","volume":"4"},"uris":["http://www.mendeley.com/documents/?uuid=9effa7cd-85d6-44ed-af9f-d47a8757ffac"]}],"mendeley":{"formattedCitation":"&lt;sup&gt;19,20&lt;/sup&gt;","plainTextFormattedCitation":"19,20","previouslyFormattedCitation":"&lt;sup&gt;19,20&lt;/sup&gt;"},"properties":{"noteIndex":0},"schema":"https://github.com/citation-style-language/schema/raw/master/csl-citation.json"}</w:instrText>
      </w:r>
      <w:r w:rsidR="00904AAA" w:rsidRPr="009D0CF5">
        <w:rPr>
          <w:sz w:val="18"/>
          <w:szCs w:val="18"/>
        </w:rPr>
        <w:fldChar w:fldCharType="separate"/>
      </w:r>
      <w:r w:rsidR="00EA4B3F" w:rsidRPr="009D0CF5">
        <w:rPr>
          <w:noProof/>
          <w:sz w:val="18"/>
          <w:szCs w:val="18"/>
          <w:vertAlign w:val="superscript"/>
        </w:rPr>
        <w:t>19,20</w:t>
      </w:r>
      <w:r w:rsidR="00904AAA" w:rsidRPr="009D0CF5">
        <w:rPr>
          <w:sz w:val="18"/>
          <w:szCs w:val="18"/>
        </w:rPr>
        <w:fldChar w:fldCharType="end"/>
      </w:r>
      <w:r w:rsidRPr="009D0CF5">
        <w:rPr>
          <w:sz w:val="18"/>
          <w:szCs w:val="18"/>
        </w:rPr>
        <w:t xml:space="preserve">. </w:t>
      </w:r>
    </w:p>
    <w:p w14:paraId="3CB0BD00" w14:textId="6011EF3A" w:rsidR="009D7BB4" w:rsidRPr="009D0CF5" w:rsidRDefault="009D7BB4" w:rsidP="009D7BB4">
      <w:pPr>
        <w:pStyle w:val="RSCB04AHeadingSection"/>
      </w:pPr>
      <w:r w:rsidRPr="009D0CF5">
        <w:t>Experimental</w:t>
      </w:r>
    </w:p>
    <w:p w14:paraId="24FCBAF3" w14:textId="77777777" w:rsidR="009D7BB4" w:rsidRPr="009D0CF5" w:rsidRDefault="009D7BB4" w:rsidP="009D7BB4">
      <w:pPr>
        <w:jc w:val="both"/>
        <w:rPr>
          <w:b/>
          <w:bCs/>
          <w:color w:val="000000" w:themeColor="text1"/>
          <w:sz w:val="18"/>
          <w:szCs w:val="18"/>
        </w:rPr>
      </w:pPr>
      <w:r w:rsidRPr="009D0CF5">
        <w:rPr>
          <w:b/>
          <w:bCs/>
          <w:color w:val="000000" w:themeColor="text1"/>
          <w:sz w:val="18"/>
          <w:szCs w:val="18"/>
        </w:rPr>
        <w:t>DSB/DMO synthesis and Target Preparation</w:t>
      </w:r>
    </w:p>
    <w:p w14:paraId="727D4C65" w14:textId="3B4D7134" w:rsidR="009D7BB4" w:rsidRPr="009D0CF5" w:rsidRDefault="009D7BB4" w:rsidP="009D7BB4">
      <w:pPr>
        <w:jc w:val="both"/>
        <w:rPr>
          <w:color w:val="000000" w:themeColor="text1"/>
          <w:sz w:val="18"/>
          <w:szCs w:val="18"/>
        </w:rPr>
      </w:pPr>
      <w:r w:rsidRPr="009D0CF5">
        <w:rPr>
          <w:color w:val="000000" w:themeColor="text1"/>
          <w:sz w:val="18"/>
          <w:szCs w:val="18"/>
        </w:rPr>
        <w:t>Stoichiometric ratios of Dy</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 Mn</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 xml:space="preserve"> for DyMnO</w:t>
      </w:r>
      <w:r w:rsidRPr="009D0CF5">
        <w:rPr>
          <w:color w:val="000000" w:themeColor="text1"/>
          <w:sz w:val="18"/>
          <w:szCs w:val="18"/>
          <w:vertAlign w:val="subscript"/>
        </w:rPr>
        <w:t>3</w:t>
      </w:r>
      <w:r w:rsidRPr="009D0CF5">
        <w:rPr>
          <w:color w:val="000000" w:themeColor="text1"/>
          <w:sz w:val="18"/>
          <w:szCs w:val="18"/>
        </w:rPr>
        <w:t>, and Bi</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 Dy</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 xml:space="preserve"> for (Dy</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w:t>
      </w:r>
      <w:r w:rsidRPr="009D0CF5">
        <w:rPr>
          <w:color w:val="000000" w:themeColor="text1"/>
          <w:sz w:val="18"/>
          <w:szCs w:val="18"/>
          <w:vertAlign w:val="subscript"/>
        </w:rPr>
        <w:t>0.25</w:t>
      </w:r>
      <w:r w:rsidRPr="009D0CF5">
        <w:rPr>
          <w:color w:val="000000" w:themeColor="text1"/>
          <w:sz w:val="18"/>
          <w:szCs w:val="18"/>
        </w:rPr>
        <w:t>(Bi</w:t>
      </w:r>
      <w:r w:rsidRPr="009D0CF5">
        <w:rPr>
          <w:color w:val="000000" w:themeColor="text1"/>
          <w:sz w:val="18"/>
          <w:szCs w:val="18"/>
          <w:vertAlign w:val="subscript"/>
        </w:rPr>
        <w:t>2</w:t>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w:t>
      </w:r>
      <w:r w:rsidRPr="009D0CF5">
        <w:rPr>
          <w:color w:val="000000" w:themeColor="text1"/>
          <w:sz w:val="18"/>
          <w:szCs w:val="18"/>
          <w:vertAlign w:val="subscript"/>
        </w:rPr>
        <w:t>0.75</w:t>
      </w:r>
      <w:r w:rsidRPr="009D0CF5">
        <w:rPr>
          <w:color w:val="000000" w:themeColor="text1"/>
          <w:sz w:val="18"/>
          <w:szCs w:val="18"/>
        </w:rPr>
        <w:t xml:space="preserve"> were ball milled in ethanol. DMO and DSB were reacted using the solid-state method at 1673 K and 1073 K respectively. A composite target was prepared by mixing synthesised DSB and DMO in a 1:1 ratio by volume, pelletising and sintering at 1073 K for 10 h, with 10% wt. excess of Bi</w:t>
      </w:r>
      <w:r w:rsidRPr="009D0CF5">
        <w:rPr>
          <w:color w:val="000000" w:themeColor="text1"/>
          <w:sz w:val="18"/>
          <w:szCs w:val="18"/>
          <w:vertAlign w:val="subscript"/>
        </w:rPr>
        <w:t>2</w:t>
      </w:r>
      <w:r w:rsidRPr="009D0CF5">
        <w:rPr>
          <w:color w:val="000000" w:themeColor="text1"/>
          <w:sz w:val="18"/>
          <w:szCs w:val="18"/>
          <w:vertAlign w:val="subscript"/>
        </w:rPr>
        <w:softHyphen/>
      </w:r>
      <w:r w:rsidRPr="009D0CF5">
        <w:rPr>
          <w:color w:val="000000" w:themeColor="text1"/>
          <w:sz w:val="18"/>
          <w:szCs w:val="18"/>
        </w:rPr>
        <w:t>O</w:t>
      </w:r>
      <w:r w:rsidRPr="009D0CF5">
        <w:rPr>
          <w:color w:val="000000" w:themeColor="text1"/>
          <w:sz w:val="18"/>
          <w:szCs w:val="18"/>
          <w:vertAlign w:val="subscript"/>
        </w:rPr>
        <w:t>3</w:t>
      </w:r>
      <w:r w:rsidRPr="009D0CF5">
        <w:rPr>
          <w:color w:val="000000" w:themeColor="text1"/>
          <w:sz w:val="18"/>
          <w:szCs w:val="18"/>
        </w:rPr>
        <w:t xml:space="preserve"> added to compensate for bismuth loss during PLD. </w:t>
      </w:r>
    </w:p>
    <w:p w14:paraId="0A91BC2B" w14:textId="77777777" w:rsidR="009D7BB4" w:rsidRPr="009D0CF5" w:rsidRDefault="009D7BB4" w:rsidP="009D7BB4">
      <w:pPr>
        <w:jc w:val="both"/>
        <w:rPr>
          <w:sz w:val="18"/>
          <w:szCs w:val="18"/>
        </w:rPr>
      </w:pPr>
      <w:bookmarkStart w:id="1" w:name="_Hlk90841245"/>
      <w:r w:rsidRPr="009D0CF5">
        <w:rPr>
          <w:b/>
          <w:bCs/>
          <w:sz w:val="18"/>
          <w:szCs w:val="18"/>
        </w:rPr>
        <w:t>PLD Experiments</w:t>
      </w:r>
      <w:r w:rsidRPr="009D0CF5">
        <w:rPr>
          <w:sz w:val="18"/>
          <w:szCs w:val="18"/>
        </w:rPr>
        <w:t xml:space="preserve"> </w:t>
      </w:r>
    </w:p>
    <w:p w14:paraId="50C25531" w14:textId="4A682062" w:rsidR="009D7BB4" w:rsidRPr="009D0CF5" w:rsidRDefault="009D7BB4" w:rsidP="009D7BB4">
      <w:pPr>
        <w:jc w:val="both"/>
        <w:rPr>
          <w:sz w:val="18"/>
          <w:szCs w:val="18"/>
        </w:rPr>
      </w:pPr>
      <w:r w:rsidRPr="009D0CF5">
        <w:rPr>
          <w:sz w:val="18"/>
          <w:szCs w:val="18"/>
        </w:rPr>
        <w:t xml:space="preserve">Films were grown by pulsed laser deposition (PLD) using a </w:t>
      </w:r>
      <w:proofErr w:type="spellStart"/>
      <w:r w:rsidRPr="009D0CF5">
        <w:rPr>
          <w:sz w:val="18"/>
          <w:szCs w:val="18"/>
        </w:rPr>
        <w:t>KrF</w:t>
      </w:r>
      <w:proofErr w:type="spellEnd"/>
      <w:r w:rsidRPr="009D0CF5">
        <w:rPr>
          <w:sz w:val="18"/>
          <w:szCs w:val="18"/>
        </w:rPr>
        <w:t xml:space="preserve"> excimer laser with a wavelength of 248 nm. Before growth, (001) orientated SrTiO</w:t>
      </w:r>
      <w:r w:rsidRPr="009D0CF5">
        <w:rPr>
          <w:sz w:val="18"/>
          <w:szCs w:val="18"/>
          <w:vertAlign w:val="subscript"/>
        </w:rPr>
        <w:t>3</w:t>
      </w:r>
      <w:r w:rsidRPr="009D0CF5">
        <w:rPr>
          <w:sz w:val="18"/>
          <w:szCs w:val="18"/>
        </w:rPr>
        <w:t>/Nb-doped SrTiO</w:t>
      </w:r>
      <w:r w:rsidRPr="009D0CF5">
        <w:rPr>
          <w:sz w:val="18"/>
          <w:szCs w:val="18"/>
          <w:vertAlign w:val="subscript"/>
        </w:rPr>
        <w:t>3</w:t>
      </w:r>
      <w:r w:rsidRPr="009D0CF5">
        <w:rPr>
          <w:sz w:val="18"/>
          <w:szCs w:val="18"/>
        </w:rPr>
        <w:t xml:space="preserve"> (</w:t>
      </w:r>
      <w:r w:rsidR="00032F67" w:rsidRPr="009D0CF5">
        <w:rPr>
          <w:sz w:val="18"/>
          <w:szCs w:val="18"/>
        </w:rPr>
        <w:t>0.</w:t>
      </w:r>
      <w:r w:rsidRPr="009D0CF5">
        <w:rPr>
          <w:sz w:val="18"/>
          <w:szCs w:val="18"/>
        </w:rPr>
        <w:t>5% wt. Nb</w:t>
      </w:r>
      <w:r w:rsidR="00C47460" w:rsidRPr="009D0CF5">
        <w:rPr>
          <w:sz w:val="18"/>
          <w:szCs w:val="18"/>
        </w:rPr>
        <w:t>, 5</w:t>
      </w:r>
      <w:r w:rsidR="00C47460" w:rsidRPr="009D0CF5">
        <w:rPr>
          <w:rFonts w:cstheme="minorHAnsi"/>
          <w:sz w:val="18"/>
          <w:szCs w:val="18"/>
        </w:rPr>
        <w:t>×</w:t>
      </w:r>
      <w:r w:rsidR="00C47460" w:rsidRPr="009D0CF5">
        <w:rPr>
          <w:sz w:val="18"/>
          <w:szCs w:val="18"/>
        </w:rPr>
        <w:t>5</w:t>
      </w:r>
      <w:r w:rsidR="00C47460" w:rsidRPr="009D0CF5">
        <w:rPr>
          <w:rFonts w:cstheme="minorHAnsi"/>
          <w:sz w:val="18"/>
          <w:szCs w:val="18"/>
        </w:rPr>
        <w:t>×</w:t>
      </w:r>
      <w:r w:rsidR="00C47460" w:rsidRPr="009D0CF5">
        <w:rPr>
          <w:sz w:val="18"/>
          <w:szCs w:val="18"/>
        </w:rPr>
        <w:t>0.5 mm</w:t>
      </w:r>
      <w:r w:rsidRPr="009D0CF5">
        <w:rPr>
          <w:sz w:val="18"/>
          <w:szCs w:val="18"/>
        </w:rPr>
        <w:t xml:space="preserve">) </w:t>
      </w:r>
      <w:bookmarkEnd w:id="1"/>
      <w:r w:rsidRPr="009D0CF5">
        <w:rPr>
          <w:sz w:val="18"/>
          <w:szCs w:val="18"/>
        </w:rPr>
        <w:t>substrates were cleaned sequentially in acetone, propan-2-ol, and deionised water in an ultrasonic bath for 5 minutes. Prior to deposition, the chamber was evacuated to at least 3x10</w:t>
      </w:r>
      <w:r w:rsidRPr="009D0CF5">
        <w:rPr>
          <w:sz w:val="18"/>
          <w:szCs w:val="18"/>
          <w:vertAlign w:val="superscript"/>
        </w:rPr>
        <w:t>-6</w:t>
      </w:r>
      <w:r w:rsidRPr="009D0CF5">
        <w:rPr>
          <w:sz w:val="18"/>
          <w:szCs w:val="18"/>
        </w:rPr>
        <w:t xml:space="preserve"> mbar before filling to a growth pressure of 0.13 mbar O</w:t>
      </w:r>
      <w:r w:rsidRPr="009D0CF5">
        <w:rPr>
          <w:sz w:val="18"/>
          <w:szCs w:val="18"/>
          <w:vertAlign w:val="subscript"/>
        </w:rPr>
        <w:t>2</w:t>
      </w:r>
      <w:r w:rsidRPr="009D0CF5">
        <w:rPr>
          <w:sz w:val="18"/>
          <w:szCs w:val="18"/>
        </w:rPr>
        <w:t xml:space="preserve"> with a flow rate of 6 </w:t>
      </w:r>
      <w:proofErr w:type="spellStart"/>
      <w:r w:rsidRPr="009D0CF5">
        <w:rPr>
          <w:sz w:val="18"/>
          <w:szCs w:val="18"/>
        </w:rPr>
        <w:t>sccm</w:t>
      </w:r>
      <w:proofErr w:type="spellEnd"/>
      <w:r w:rsidRPr="009D0CF5">
        <w:rPr>
          <w:sz w:val="18"/>
          <w:szCs w:val="18"/>
        </w:rPr>
        <w:t>. The target was pre-ablated for 3 minutes with a fluence of 0.8 J cm</w:t>
      </w:r>
      <w:r w:rsidRPr="009D0CF5">
        <w:rPr>
          <w:sz w:val="18"/>
          <w:szCs w:val="18"/>
          <w:vertAlign w:val="superscript"/>
        </w:rPr>
        <w:t>-2</w:t>
      </w:r>
      <w:r w:rsidRPr="009D0CF5">
        <w:rPr>
          <w:sz w:val="18"/>
          <w:szCs w:val="18"/>
        </w:rPr>
        <w:t xml:space="preserve"> at 5 Hz. Films were grown on with the following growth conditions: </w:t>
      </w:r>
      <w:proofErr w:type="spellStart"/>
      <w:r w:rsidRPr="009D0CF5">
        <w:rPr>
          <w:sz w:val="18"/>
          <w:szCs w:val="18"/>
        </w:rPr>
        <w:t>T</w:t>
      </w:r>
      <w:r w:rsidRPr="009D0CF5">
        <w:rPr>
          <w:sz w:val="18"/>
          <w:szCs w:val="18"/>
          <w:vertAlign w:val="subscript"/>
        </w:rPr>
        <w:t>sub</w:t>
      </w:r>
      <w:proofErr w:type="spellEnd"/>
      <w:r w:rsidRPr="009D0CF5">
        <w:rPr>
          <w:sz w:val="18"/>
          <w:szCs w:val="18"/>
        </w:rPr>
        <w:t xml:space="preserve"> = 973 K, F = 0.8 J cm</w:t>
      </w:r>
      <w:r w:rsidRPr="009D0CF5">
        <w:rPr>
          <w:sz w:val="18"/>
          <w:szCs w:val="18"/>
          <w:vertAlign w:val="superscript"/>
        </w:rPr>
        <w:t>-2</w:t>
      </w:r>
      <w:r w:rsidRPr="009D0CF5">
        <w:rPr>
          <w:sz w:val="18"/>
          <w:szCs w:val="18"/>
        </w:rPr>
        <w:t>, pO</w:t>
      </w:r>
      <w:r w:rsidRPr="009D0CF5">
        <w:rPr>
          <w:sz w:val="18"/>
          <w:szCs w:val="18"/>
          <w:vertAlign w:val="subscript"/>
        </w:rPr>
        <w:t>2</w:t>
      </w:r>
      <w:r w:rsidRPr="009D0CF5">
        <w:rPr>
          <w:sz w:val="18"/>
          <w:szCs w:val="18"/>
        </w:rPr>
        <w:t xml:space="preserve"> = 0.13 mbar, ν = 5 Hz. </w:t>
      </w:r>
    </w:p>
    <w:p w14:paraId="2787CA1B" w14:textId="77777777" w:rsidR="009D7BB4" w:rsidRPr="009D0CF5" w:rsidRDefault="009D7BB4" w:rsidP="009D7BB4">
      <w:pPr>
        <w:jc w:val="both"/>
        <w:rPr>
          <w:b/>
          <w:bCs/>
          <w:sz w:val="18"/>
          <w:szCs w:val="18"/>
        </w:rPr>
      </w:pPr>
      <w:r w:rsidRPr="009D0CF5">
        <w:rPr>
          <w:b/>
          <w:bCs/>
          <w:sz w:val="18"/>
          <w:szCs w:val="18"/>
        </w:rPr>
        <w:t xml:space="preserve">XRD Characterisation </w:t>
      </w:r>
    </w:p>
    <w:p w14:paraId="56EF7925" w14:textId="31897233" w:rsidR="009D7BB4" w:rsidRPr="009D0CF5" w:rsidRDefault="009D7BB4" w:rsidP="009D7BB4">
      <w:pPr>
        <w:jc w:val="both"/>
        <w:rPr>
          <w:sz w:val="18"/>
          <w:szCs w:val="18"/>
        </w:rPr>
      </w:pPr>
      <w:r w:rsidRPr="009D0CF5">
        <w:rPr>
          <w:sz w:val="18"/>
          <w:szCs w:val="18"/>
        </w:rPr>
        <w:t>Films were characterised with high resolution X-ray diffraction (XRD), performed on a Pa</w:t>
      </w:r>
      <w:r w:rsidR="00B92156" w:rsidRPr="009D0CF5">
        <w:rPr>
          <w:sz w:val="18"/>
          <w:szCs w:val="18"/>
        </w:rPr>
        <w:t>n</w:t>
      </w:r>
      <w:r w:rsidRPr="009D0CF5">
        <w:rPr>
          <w:sz w:val="18"/>
          <w:szCs w:val="18"/>
        </w:rPr>
        <w:t xml:space="preserve">alytical Empyrean vertical diffractometer using a Cu Kα X-ray radiation source with a wavelength of 1.5418 Å. </w:t>
      </w:r>
    </w:p>
    <w:p w14:paraId="2B312CD5" w14:textId="77777777" w:rsidR="009D7BB4" w:rsidRPr="009D0CF5" w:rsidRDefault="009D7BB4" w:rsidP="009D7BB4">
      <w:pPr>
        <w:jc w:val="both"/>
        <w:rPr>
          <w:sz w:val="18"/>
          <w:szCs w:val="18"/>
        </w:rPr>
      </w:pPr>
      <w:r w:rsidRPr="009D0CF5">
        <w:rPr>
          <w:b/>
          <w:bCs/>
          <w:sz w:val="18"/>
          <w:szCs w:val="18"/>
        </w:rPr>
        <w:t>TEM</w:t>
      </w:r>
      <w:r w:rsidRPr="009D0CF5">
        <w:rPr>
          <w:sz w:val="18"/>
          <w:szCs w:val="18"/>
        </w:rPr>
        <w:t xml:space="preserve">  </w:t>
      </w:r>
    </w:p>
    <w:p w14:paraId="700F739B" w14:textId="1891C138" w:rsidR="009D7BB4" w:rsidRPr="009D0CF5" w:rsidRDefault="009D7BB4" w:rsidP="009D7BB4">
      <w:pPr>
        <w:jc w:val="both"/>
        <w:rPr>
          <w:sz w:val="18"/>
          <w:szCs w:val="18"/>
        </w:rPr>
      </w:pPr>
      <w:r w:rsidRPr="009D0CF5">
        <w:rPr>
          <w:sz w:val="18"/>
          <w:szCs w:val="18"/>
        </w:rPr>
        <w:t>Film microstructure was characterized by transmission electron microscopy (TEM), high-angle annular dark field scanning transmission electron microscopy (HAADF-STEM), and energy-dispersive X-ray spectroscopy (EDS) (Thermo Fisher Scientific TALOS 200X operated at 200 kV). Cross-sectional TEM samples were prepared using the standard manual grinding procedure, followed by dimpling and ion milling (</w:t>
      </w:r>
      <w:proofErr w:type="spellStart"/>
      <w:r w:rsidRPr="009D0CF5">
        <w:rPr>
          <w:sz w:val="18"/>
          <w:szCs w:val="18"/>
        </w:rPr>
        <w:t>Gatan</w:t>
      </w:r>
      <w:proofErr w:type="spellEnd"/>
      <w:r w:rsidRPr="009D0CF5">
        <w:rPr>
          <w:sz w:val="18"/>
          <w:szCs w:val="18"/>
        </w:rPr>
        <w:t xml:space="preserve"> Inc. PIPS 695 precision ion polishing system).</w:t>
      </w:r>
    </w:p>
    <w:p w14:paraId="513488A5" w14:textId="77777777" w:rsidR="009D7BB4" w:rsidRPr="009D0CF5" w:rsidRDefault="009D7BB4" w:rsidP="009D7BB4">
      <w:pPr>
        <w:jc w:val="both"/>
        <w:rPr>
          <w:b/>
          <w:bCs/>
          <w:sz w:val="18"/>
          <w:szCs w:val="18"/>
        </w:rPr>
      </w:pPr>
      <w:r w:rsidRPr="009D0CF5">
        <w:rPr>
          <w:b/>
          <w:bCs/>
          <w:sz w:val="18"/>
          <w:szCs w:val="18"/>
        </w:rPr>
        <w:t>Electrical Characterisation</w:t>
      </w:r>
    </w:p>
    <w:p w14:paraId="1121C1B2" w14:textId="14EF963A" w:rsidR="009D7BB4" w:rsidRPr="009D0CF5" w:rsidRDefault="009D7BB4" w:rsidP="009D7BB4">
      <w:pPr>
        <w:jc w:val="both"/>
        <w:rPr>
          <w:color w:val="000000" w:themeColor="text1"/>
          <w:sz w:val="18"/>
          <w:szCs w:val="18"/>
        </w:rPr>
      </w:pPr>
      <w:r w:rsidRPr="009D0CF5">
        <w:rPr>
          <w:sz w:val="18"/>
          <w:szCs w:val="18"/>
        </w:rPr>
        <w:t xml:space="preserve">Electrochemical impedance spectroscopy </w:t>
      </w:r>
      <w:r w:rsidR="005B02EA" w:rsidRPr="009D0CF5">
        <w:rPr>
          <w:sz w:val="18"/>
          <w:szCs w:val="18"/>
        </w:rPr>
        <w:t xml:space="preserve">(EIS) </w:t>
      </w:r>
      <w:r w:rsidRPr="009D0CF5">
        <w:rPr>
          <w:sz w:val="18"/>
          <w:szCs w:val="18"/>
        </w:rPr>
        <w:t xml:space="preserve">measurements were carried out in an out-of-plane/top-to-bottom geometry using 300 </w:t>
      </w:r>
      <w:proofErr w:type="spellStart"/>
      <w:r w:rsidRPr="009D0CF5">
        <w:rPr>
          <w:sz w:val="18"/>
          <w:szCs w:val="18"/>
        </w:rPr>
        <w:t>μm</w:t>
      </w:r>
      <w:proofErr w:type="spellEnd"/>
      <w:r w:rsidRPr="009D0CF5">
        <w:rPr>
          <w:sz w:val="18"/>
          <w:szCs w:val="18"/>
        </w:rPr>
        <w:t xml:space="preserve"> diameter platinum dot </w:t>
      </w:r>
      <w:r w:rsidR="00C47460" w:rsidRPr="009D0CF5">
        <w:rPr>
          <w:sz w:val="18"/>
          <w:szCs w:val="18"/>
        </w:rPr>
        <w:t xml:space="preserve">top </w:t>
      </w:r>
      <w:r w:rsidRPr="009D0CF5">
        <w:rPr>
          <w:sz w:val="18"/>
          <w:szCs w:val="18"/>
        </w:rPr>
        <w:t xml:space="preserve">electrodes approximately 100 nm thick deposited by RF sputtering and a shadow mask. </w:t>
      </w:r>
      <w:r w:rsidRPr="009D0CF5">
        <w:rPr>
          <w:color w:val="000000"/>
          <w:sz w:val="18"/>
          <w:szCs w:val="18"/>
        </w:rPr>
        <w:t xml:space="preserve">A Biologic SP200 </w:t>
      </w:r>
      <w:proofErr w:type="spellStart"/>
      <w:r w:rsidRPr="009D0CF5">
        <w:rPr>
          <w:color w:val="000000"/>
          <w:sz w:val="18"/>
          <w:szCs w:val="18"/>
        </w:rPr>
        <w:t>potentiostat</w:t>
      </w:r>
      <w:proofErr w:type="spellEnd"/>
      <w:r w:rsidRPr="009D0CF5">
        <w:rPr>
          <w:color w:val="000000"/>
          <w:sz w:val="18"/>
          <w:szCs w:val="18"/>
        </w:rPr>
        <w:t xml:space="preserve"> was used with a </w:t>
      </w:r>
      <w:proofErr w:type="gramStart"/>
      <w:r w:rsidRPr="009D0CF5">
        <w:rPr>
          <w:color w:val="000000"/>
          <w:sz w:val="18"/>
          <w:szCs w:val="18"/>
        </w:rPr>
        <w:t>50 mV</w:t>
      </w:r>
      <w:proofErr w:type="gramEnd"/>
      <w:r w:rsidRPr="009D0CF5">
        <w:rPr>
          <w:color w:val="000000"/>
          <w:sz w:val="18"/>
          <w:szCs w:val="18"/>
        </w:rPr>
        <w:t xml:space="preserve"> applied AC voltage between 0.5 Hz - 3MHz. A </w:t>
      </w:r>
      <w:proofErr w:type="spellStart"/>
      <w:r w:rsidRPr="009D0CF5">
        <w:rPr>
          <w:color w:val="000000"/>
          <w:sz w:val="18"/>
          <w:szCs w:val="18"/>
        </w:rPr>
        <w:t>LinkAm</w:t>
      </w:r>
      <w:proofErr w:type="spellEnd"/>
      <w:r w:rsidRPr="009D0CF5">
        <w:rPr>
          <w:color w:val="000000"/>
          <w:sz w:val="18"/>
          <w:szCs w:val="18"/>
        </w:rPr>
        <w:t xml:space="preserve"> TS1000 heating stage fitted with probe arms was used to measure EIS between 623-798 K. A ramp rate of 50 °C min</w:t>
      </w:r>
      <w:r w:rsidRPr="009D0CF5">
        <w:rPr>
          <w:color w:val="000000"/>
          <w:sz w:val="18"/>
          <w:szCs w:val="18"/>
          <w:vertAlign w:val="superscript"/>
        </w:rPr>
        <w:t>-1</w:t>
      </w:r>
      <w:r w:rsidRPr="009D0CF5">
        <w:rPr>
          <w:sz w:val="18"/>
          <w:szCs w:val="18"/>
        </w:rPr>
        <w:t xml:space="preserve"> was used, and the sample was left for 5 minutes at each temperature to thermally equilibrate. </w:t>
      </w:r>
      <w:bookmarkStart w:id="2" w:name="_Hlk90745730"/>
      <w:r w:rsidRPr="009D0CF5">
        <w:rPr>
          <w:sz w:val="18"/>
          <w:szCs w:val="18"/>
        </w:rPr>
        <w:t>The samples were mounted on a thin sapphire slip with conductive silver paste</w:t>
      </w:r>
      <w:r w:rsidR="00BE622E" w:rsidRPr="009D0CF5">
        <w:rPr>
          <w:sz w:val="18"/>
          <w:szCs w:val="18"/>
        </w:rPr>
        <w:t xml:space="preserve"> (pre-set at 10</w:t>
      </w:r>
      <w:r w:rsidR="00BE622E" w:rsidRPr="009D0CF5">
        <w:rPr>
          <w:color w:val="000000"/>
          <w:sz w:val="18"/>
          <w:szCs w:val="18"/>
        </w:rPr>
        <w:t>0 °C</w:t>
      </w:r>
      <w:r w:rsidR="00BE622E" w:rsidRPr="009D0CF5">
        <w:rPr>
          <w:sz w:val="18"/>
          <w:szCs w:val="18"/>
        </w:rPr>
        <w:t>)</w:t>
      </w:r>
      <w:r w:rsidRPr="009D0CF5">
        <w:rPr>
          <w:sz w:val="18"/>
          <w:szCs w:val="18"/>
        </w:rPr>
        <w:t xml:space="preserve">, which also acted as the bottom electrode. </w:t>
      </w:r>
      <w:bookmarkEnd w:id="2"/>
      <w:r w:rsidRPr="009D0CF5">
        <w:rPr>
          <w:sz w:val="18"/>
          <w:szCs w:val="18"/>
        </w:rPr>
        <w:t xml:space="preserve">The film thickness was approximately 150 nm, determined with a </w:t>
      </w:r>
      <w:proofErr w:type="spellStart"/>
      <w:r w:rsidRPr="009D0CF5">
        <w:rPr>
          <w:sz w:val="18"/>
          <w:szCs w:val="18"/>
        </w:rPr>
        <w:t>Dektak</w:t>
      </w:r>
      <w:proofErr w:type="spellEnd"/>
      <w:r w:rsidRPr="009D0CF5">
        <w:rPr>
          <w:sz w:val="18"/>
          <w:szCs w:val="18"/>
        </w:rPr>
        <w:t xml:space="preserve"> profilometer. </w:t>
      </w:r>
      <w:r w:rsidRPr="009D0CF5">
        <w:rPr>
          <w:color w:val="000000" w:themeColor="text1"/>
          <w:sz w:val="18"/>
          <w:szCs w:val="18"/>
        </w:rPr>
        <w:t xml:space="preserve">EIS data was modelled using a </w:t>
      </w:r>
      <w:proofErr w:type="spellStart"/>
      <w:r w:rsidRPr="009D0CF5">
        <w:rPr>
          <w:color w:val="000000" w:themeColor="text1"/>
          <w:sz w:val="18"/>
          <w:szCs w:val="18"/>
        </w:rPr>
        <w:t>Randles</w:t>
      </w:r>
      <w:proofErr w:type="spellEnd"/>
      <w:r w:rsidRPr="009D0CF5">
        <w:rPr>
          <w:color w:val="000000" w:themeColor="text1"/>
          <w:sz w:val="18"/>
          <w:szCs w:val="18"/>
        </w:rPr>
        <w:t xml:space="preserve"> circuit</w:t>
      </w:r>
      <w:r w:rsidR="00B21961" w:rsidRPr="009D0CF5">
        <w:rPr>
          <w:color w:val="000000" w:themeColor="text1"/>
          <w:sz w:val="18"/>
          <w:szCs w:val="18"/>
        </w:rPr>
        <w:t xml:space="preserve">. </w:t>
      </w:r>
      <w:bookmarkStart w:id="3" w:name="_Hlk86398076"/>
      <w:r w:rsidR="005B02EA" w:rsidRPr="009D0CF5">
        <w:rPr>
          <w:color w:val="000000" w:themeColor="text1"/>
          <w:sz w:val="18"/>
          <w:szCs w:val="18"/>
        </w:rPr>
        <w:t xml:space="preserve">All EIS measurements were carried out on films grown on electronically conducting Nb-STO. </w:t>
      </w:r>
      <w:bookmarkEnd w:id="3"/>
    </w:p>
    <w:p w14:paraId="3576F317" w14:textId="6CAB5873" w:rsidR="009D7BB4" w:rsidRPr="009D0CF5" w:rsidRDefault="009D7BB4" w:rsidP="009D7BB4">
      <w:pPr>
        <w:jc w:val="both"/>
        <w:rPr>
          <w:color w:val="000000" w:themeColor="text1"/>
          <w:sz w:val="18"/>
          <w:szCs w:val="18"/>
        </w:rPr>
      </w:pPr>
    </w:p>
    <w:p w14:paraId="046D22D3" w14:textId="77777777" w:rsidR="00B21961" w:rsidRPr="009D0CF5" w:rsidRDefault="00B21961" w:rsidP="009D7BB4">
      <w:pPr>
        <w:jc w:val="both"/>
        <w:rPr>
          <w:color w:val="000000" w:themeColor="text1"/>
          <w:sz w:val="18"/>
          <w:szCs w:val="18"/>
        </w:rPr>
      </w:pPr>
    </w:p>
    <w:p w14:paraId="2F618580" w14:textId="1FE993C4" w:rsidR="009D7BB4" w:rsidRPr="009D0CF5" w:rsidRDefault="009D7BB4" w:rsidP="009D7BB4">
      <w:pPr>
        <w:jc w:val="both"/>
        <w:rPr>
          <w:b/>
          <w:bCs/>
          <w:sz w:val="20"/>
          <w:szCs w:val="20"/>
        </w:rPr>
      </w:pPr>
      <w:r w:rsidRPr="009D0CF5">
        <w:rPr>
          <w:b/>
          <w:bCs/>
          <w:sz w:val="24"/>
          <w:szCs w:val="24"/>
        </w:rPr>
        <w:t>Results and discussion</w:t>
      </w:r>
    </w:p>
    <w:p w14:paraId="2955A04F" w14:textId="0AE64831" w:rsidR="009D7BB4" w:rsidRPr="009D0CF5" w:rsidRDefault="009D7BB4" w:rsidP="009D7BB4">
      <w:pPr>
        <w:jc w:val="both"/>
        <w:rPr>
          <w:sz w:val="18"/>
          <w:szCs w:val="18"/>
        </w:rPr>
      </w:pPr>
      <w:r w:rsidRPr="009D0CF5">
        <w:rPr>
          <w:sz w:val="18"/>
          <w:szCs w:val="18"/>
        </w:rPr>
        <w:t xml:space="preserve">Clear phase separation between high crystalline and epitaxial DSB-DMO phases in a VAN structure is evident in scanning transmission electron microscopy (STEM) images taken in the high-angle annular dark-field (HAADF) mode, both in cross-section (Fig. 1a), high resolution TEM (Fig. 1b), selected area electron diffraction (SAED) patterns (Fig. 1c) and the corresponding energy dispersive X-ray spectroscopy (EDS) maps (Fig. 1d, e). </w:t>
      </w:r>
    </w:p>
    <w:p w14:paraId="2660A928" w14:textId="2EF20403" w:rsidR="009D7BB4" w:rsidRPr="009D0CF5" w:rsidRDefault="00B16E8C" w:rsidP="009D7BB4">
      <w:pPr>
        <w:jc w:val="both"/>
        <w:rPr>
          <w:sz w:val="18"/>
          <w:szCs w:val="18"/>
        </w:rPr>
      </w:pPr>
      <w:r w:rsidRPr="009D0CF5">
        <w:rPr>
          <w:noProof/>
          <w:sz w:val="18"/>
          <w:szCs w:val="18"/>
        </w:rPr>
        <mc:AlternateContent>
          <mc:Choice Requires="wpg">
            <w:drawing>
              <wp:anchor distT="0" distB="0" distL="114300" distR="114300" simplePos="0" relativeHeight="251673600" behindDoc="0" locked="0" layoutInCell="1" allowOverlap="1" wp14:anchorId="6B34F0A8" wp14:editId="100AA8D3">
                <wp:simplePos x="0" y="0"/>
                <wp:positionH relativeFrom="margin">
                  <wp:align>right</wp:align>
                </wp:positionH>
                <wp:positionV relativeFrom="paragraph">
                  <wp:posOffset>2249805</wp:posOffset>
                </wp:positionV>
                <wp:extent cx="6479540" cy="4486275"/>
                <wp:effectExtent l="0" t="0" r="0" b="9525"/>
                <wp:wrapTopAndBottom/>
                <wp:docPr id="15" name="Group 15"/>
                <wp:cNvGraphicFramePr/>
                <a:graphic xmlns:a="http://schemas.openxmlformats.org/drawingml/2006/main">
                  <a:graphicData uri="http://schemas.microsoft.com/office/word/2010/wordprocessingGroup">
                    <wpg:wgp>
                      <wpg:cNvGrpSpPr/>
                      <wpg:grpSpPr>
                        <a:xfrm>
                          <a:off x="0" y="0"/>
                          <a:ext cx="6479540" cy="4486275"/>
                          <a:chOff x="0" y="0"/>
                          <a:chExt cx="6479540" cy="4486275"/>
                        </a:xfrm>
                      </wpg:grpSpPr>
                      <wps:wsp>
                        <wps:cNvPr id="10" name="Text Box 10"/>
                        <wps:cNvSpPr txBox="1"/>
                        <wps:spPr>
                          <a:xfrm>
                            <a:off x="0" y="3667125"/>
                            <a:ext cx="6479540" cy="819150"/>
                          </a:xfrm>
                          <a:prstGeom prst="rect">
                            <a:avLst/>
                          </a:prstGeom>
                          <a:solidFill>
                            <a:prstClr val="white"/>
                          </a:solidFill>
                          <a:ln>
                            <a:noFill/>
                          </a:ln>
                        </wps:spPr>
                        <wps:txbx>
                          <w:txbxContent>
                            <w:p w14:paraId="55A355A5" w14:textId="718A18B2" w:rsidR="0068782D" w:rsidRPr="001469BB" w:rsidRDefault="0068782D" w:rsidP="001469BB">
                              <w:pPr>
                                <w:jc w:val="both"/>
                                <w:rPr>
                                  <w:sz w:val="18"/>
                                  <w:szCs w:val="18"/>
                                </w:rPr>
                              </w:pPr>
                              <w:r w:rsidRPr="0068782D">
                                <w:rPr>
                                  <w:b/>
                                  <w:bCs/>
                                  <w:sz w:val="18"/>
                                  <w:szCs w:val="18"/>
                                </w:rPr>
                                <w:t xml:space="preserve">Fig. </w:t>
                              </w:r>
                              <w:r w:rsidRPr="0068782D">
                                <w:rPr>
                                  <w:b/>
                                  <w:bCs/>
                                  <w:sz w:val="18"/>
                                  <w:szCs w:val="18"/>
                                </w:rPr>
                                <w:fldChar w:fldCharType="begin"/>
                              </w:r>
                              <w:r w:rsidRPr="0068782D">
                                <w:rPr>
                                  <w:b/>
                                  <w:bCs/>
                                  <w:sz w:val="18"/>
                                  <w:szCs w:val="18"/>
                                </w:rPr>
                                <w:instrText xml:space="preserve"> SEQ Figure \* ARABIC </w:instrText>
                              </w:r>
                              <w:r w:rsidRPr="0068782D">
                                <w:rPr>
                                  <w:b/>
                                  <w:bCs/>
                                  <w:sz w:val="18"/>
                                  <w:szCs w:val="18"/>
                                </w:rPr>
                                <w:fldChar w:fldCharType="separate"/>
                              </w:r>
                              <w:r w:rsidR="001501C3">
                                <w:rPr>
                                  <w:b/>
                                  <w:bCs/>
                                  <w:noProof/>
                                  <w:sz w:val="18"/>
                                  <w:szCs w:val="18"/>
                                </w:rPr>
                                <w:t>1</w:t>
                              </w:r>
                              <w:r w:rsidRPr="0068782D">
                                <w:rPr>
                                  <w:b/>
                                  <w:bCs/>
                                  <w:sz w:val="18"/>
                                  <w:szCs w:val="18"/>
                                </w:rPr>
                                <w:fldChar w:fldCharType="end"/>
                              </w:r>
                              <w:r w:rsidRPr="0068782D">
                                <w:rPr>
                                  <w:sz w:val="18"/>
                                  <w:szCs w:val="18"/>
                                </w:rPr>
                                <w:tab/>
                                <w:t>(a) Low magnification cross-sectional HAADF-STEM shows clear columnar features that are uniformly distributed (b) high resolution TEM displaying DSB nanopillars which protrude the film surface with pyramidal (111) termination. (c) SAED pattern in STO [001] zone axis indexed to (</w:t>
                              </w:r>
                              <m:oMath>
                                <m:r>
                                  <w:rPr>
                                    <w:rFonts w:ascii="Cambria Math" w:hAnsi="Cambria Math"/>
                                    <w:sz w:val="18"/>
                                    <w:szCs w:val="18"/>
                                  </w:rPr>
                                  <m:t>2</m:t>
                                </m:r>
                                <m:acc>
                                  <m:accPr>
                                    <m:chr m:val="̅"/>
                                    <m:ctrlPr>
                                      <w:rPr>
                                        <w:rFonts w:ascii="Cambria Math" w:hAnsi="Cambria Math"/>
                                        <w:i/>
                                        <w:sz w:val="18"/>
                                        <w:szCs w:val="18"/>
                                      </w:rPr>
                                    </m:ctrlPr>
                                  </m:accPr>
                                  <m:e>
                                    <m:r>
                                      <w:rPr>
                                        <w:rFonts w:ascii="Cambria Math" w:hAnsi="Cambria Math"/>
                                        <w:sz w:val="18"/>
                                        <w:szCs w:val="18"/>
                                      </w:rPr>
                                      <m:t>2</m:t>
                                    </m:r>
                                  </m:e>
                                </m:acc>
                                <m:r>
                                  <w:rPr>
                                    <w:rFonts w:ascii="Cambria Math" w:hAnsi="Cambria Math"/>
                                    <w:sz w:val="18"/>
                                    <w:szCs w:val="18"/>
                                  </w:rPr>
                                  <m:t>0</m:t>
                                </m:r>
                              </m:oMath>
                              <w:r w:rsidRPr="0068782D">
                                <w:rPr>
                                  <w:sz w:val="18"/>
                                  <w:szCs w:val="18"/>
                                </w:rPr>
                                <w:t>)DSB/</w:t>
                              </w:r>
                              <w:proofErr w:type="gramStart"/>
                              <w:r w:rsidRPr="0068782D">
                                <w:rPr>
                                  <w:sz w:val="18"/>
                                  <w:szCs w:val="18"/>
                                </w:rPr>
                                <w:t>/(</w:t>
                              </w:r>
                              <w:proofErr w:type="gramEnd"/>
                              <w:r w:rsidRPr="0068782D">
                                <w:rPr>
                                  <w:sz w:val="18"/>
                                  <w:szCs w:val="18"/>
                                </w:rPr>
                                <w:t>020)STO and [110]DSB//[100] STO.</w:t>
                              </w:r>
                              <w:r w:rsidR="004F4EA1">
                                <w:rPr>
                                  <w:sz w:val="18"/>
                                  <w:szCs w:val="18"/>
                                </w:rPr>
                                <w:t xml:space="preserve"> </w:t>
                              </w:r>
                              <w:r w:rsidRPr="0068782D">
                                <w:rPr>
                                  <w:sz w:val="18"/>
                                  <w:szCs w:val="18"/>
                                </w:rPr>
                                <w:t>(d) EDS map and (e) the corresponding line scan showing clear separation between DSB and DMO phases. Bi (red) and Mn (blue) are localised, whereas Dy (green) is distributed throughout th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79540" cy="3660140"/>
                          </a:xfrm>
                          <a:prstGeom prst="rect">
                            <a:avLst/>
                          </a:prstGeom>
                          <a:noFill/>
                        </pic:spPr>
                      </pic:pic>
                    </wpg:wgp>
                  </a:graphicData>
                </a:graphic>
              </wp:anchor>
            </w:drawing>
          </mc:Choice>
          <mc:Fallback>
            <w:pict>
              <v:group w14:anchorId="6B34F0A8" id="Group 15" o:spid="_x0000_s1027" style="position:absolute;left:0;text-align:left;margin-left:459pt;margin-top:177.15pt;width:510.2pt;height:353.25pt;z-index:251673600;mso-position-horizontal:right;mso-position-horizontal-relative:margin" coordsize="64795,448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">
                <v:shape id="Text Box 10" o:spid="_x0000_s1028" type="#_x0000_t202" style="position:absolute;top:36671;width:64795;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5A355A5" w14:textId="718A18B2" w:rsidR="0068782D" w:rsidRPr="001469BB" w:rsidRDefault="0068782D" w:rsidP="001469BB">
                        <w:pPr>
                          <w:jc w:val="both"/>
                          <w:rPr>
                            <w:sz w:val="18"/>
                            <w:szCs w:val="18"/>
                          </w:rPr>
                        </w:pPr>
                        <w:r w:rsidRPr="0068782D">
                          <w:rPr>
                            <w:b/>
                            <w:bCs/>
                            <w:sz w:val="18"/>
                            <w:szCs w:val="18"/>
                          </w:rPr>
                          <w:t xml:space="preserve">Fig. </w:t>
                        </w:r>
                        <w:r w:rsidRPr="0068782D">
                          <w:rPr>
                            <w:b/>
                            <w:bCs/>
                            <w:sz w:val="18"/>
                            <w:szCs w:val="18"/>
                          </w:rPr>
                          <w:fldChar w:fldCharType="begin"/>
                        </w:r>
                        <w:r w:rsidRPr="0068782D">
                          <w:rPr>
                            <w:b/>
                            <w:bCs/>
                            <w:sz w:val="18"/>
                            <w:szCs w:val="18"/>
                          </w:rPr>
                          <w:instrText xml:space="preserve"> SEQ Figure \* ARABIC </w:instrText>
                        </w:r>
                        <w:r w:rsidRPr="0068782D">
                          <w:rPr>
                            <w:b/>
                            <w:bCs/>
                            <w:sz w:val="18"/>
                            <w:szCs w:val="18"/>
                          </w:rPr>
                          <w:fldChar w:fldCharType="separate"/>
                        </w:r>
                        <w:r w:rsidR="001501C3">
                          <w:rPr>
                            <w:b/>
                            <w:bCs/>
                            <w:noProof/>
                            <w:sz w:val="18"/>
                            <w:szCs w:val="18"/>
                          </w:rPr>
                          <w:t>1</w:t>
                        </w:r>
                        <w:r w:rsidRPr="0068782D">
                          <w:rPr>
                            <w:b/>
                            <w:bCs/>
                            <w:sz w:val="18"/>
                            <w:szCs w:val="18"/>
                          </w:rPr>
                          <w:fldChar w:fldCharType="end"/>
                        </w:r>
                        <w:r w:rsidRPr="0068782D">
                          <w:rPr>
                            <w:sz w:val="18"/>
                            <w:szCs w:val="18"/>
                          </w:rPr>
                          <w:tab/>
                          <w:t>(a) Low magnification cross-sectional HAADF-STEM shows clear columnar features that are uniformly distributed (b) high resolution TEM displaying DSB nanopillars which protrude the film surface with pyramidal (111) termination. (c) SAED pattern in STO [001] zone axis indexed to (</w:t>
                        </w:r>
                        <m:oMath>
                          <m:r>
                            <w:rPr>
                              <w:rFonts w:ascii="Cambria Math" w:hAnsi="Cambria Math"/>
                              <w:sz w:val="18"/>
                              <w:szCs w:val="18"/>
                            </w:rPr>
                            <m:t>2</m:t>
                          </m:r>
                          <m:acc>
                            <m:accPr>
                              <m:chr m:val="̅"/>
                              <m:ctrlPr>
                                <w:rPr>
                                  <w:rFonts w:ascii="Cambria Math" w:hAnsi="Cambria Math"/>
                                  <w:i/>
                                  <w:sz w:val="18"/>
                                  <w:szCs w:val="18"/>
                                </w:rPr>
                              </m:ctrlPr>
                            </m:accPr>
                            <m:e>
                              <m:r>
                                <w:rPr>
                                  <w:rFonts w:ascii="Cambria Math" w:hAnsi="Cambria Math"/>
                                  <w:sz w:val="18"/>
                                  <w:szCs w:val="18"/>
                                </w:rPr>
                                <m:t>2</m:t>
                              </m:r>
                            </m:e>
                          </m:acc>
                          <m:r>
                            <w:rPr>
                              <w:rFonts w:ascii="Cambria Math" w:hAnsi="Cambria Math"/>
                              <w:sz w:val="18"/>
                              <w:szCs w:val="18"/>
                            </w:rPr>
                            <m:t>0</m:t>
                          </m:r>
                        </m:oMath>
                        <w:r w:rsidRPr="0068782D">
                          <w:rPr>
                            <w:sz w:val="18"/>
                            <w:szCs w:val="18"/>
                          </w:rPr>
                          <w:t>)DSB/</w:t>
                        </w:r>
                        <w:proofErr w:type="gramStart"/>
                        <w:r w:rsidRPr="0068782D">
                          <w:rPr>
                            <w:sz w:val="18"/>
                            <w:szCs w:val="18"/>
                          </w:rPr>
                          <w:t>/(</w:t>
                        </w:r>
                        <w:proofErr w:type="gramEnd"/>
                        <w:r w:rsidRPr="0068782D">
                          <w:rPr>
                            <w:sz w:val="18"/>
                            <w:szCs w:val="18"/>
                          </w:rPr>
                          <w:t>020)STO and [110]DSB//[100] STO.</w:t>
                        </w:r>
                        <w:r w:rsidR="004F4EA1">
                          <w:rPr>
                            <w:sz w:val="18"/>
                            <w:szCs w:val="18"/>
                          </w:rPr>
                          <w:t xml:space="preserve"> </w:t>
                        </w:r>
                        <w:r w:rsidRPr="0068782D">
                          <w:rPr>
                            <w:sz w:val="18"/>
                            <w:szCs w:val="18"/>
                          </w:rPr>
                          <w:t>(d) EDS map and (e) the corresponding line scan showing clear separation between DSB and DMO phases. Bi (red) and Mn (blue) are localised, whereas Dy (green) is distributed throughout the structur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9" type="#_x0000_t75" style="position:absolute;width:64795;height:36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">
                  <v:imagedata r:id="rId15" o:title=""/>
                </v:shape>
                <w10:wrap type="topAndBottom" anchorx="margin"/>
              </v:group>
            </w:pict>
          </mc:Fallback>
        </mc:AlternateContent>
      </w:r>
      <w:r w:rsidR="009D7BB4" w:rsidRPr="009D0CF5">
        <w:rPr>
          <w:sz w:val="18"/>
          <w:szCs w:val="18"/>
        </w:rPr>
        <w:t>The DSB forms nanopillars (red, Fig. 1d) of ~30 nm diameter and they are uniformly distributed throughout a DMO matrix (blue, Fig. 1d). The DSB columns protrude the surface of a very dense film (Fig. 1b), with pyramidal faceting indicating (111) termination. The phase boundaries between the two phases are very clean (Fig. 1b), i.e. no secondary phases are present, which is expected since VAN structures form by thermodynamic self-assembly. STEM and EDS confirm our films contain Dy-rich DSB, with a stoichiometry of (Dy</w:t>
      </w:r>
      <w:r w:rsidR="009D7BB4" w:rsidRPr="009D0CF5">
        <w:rPr>
          <w:sz w:val="18"/>
          <w:szCs w:val="18"/>
          <w:vertAlign w:val="subscript"/>
        </w:rPr>
        <w:t>2</w:t>
      </w:r>
      <w:r w:rsidR="009D7BB4" w:rsidRPr="009D0CF5">
        <w:rPr>
          <w:sz w:val="18"/>
          <w:szCs w:val="18"/>
        </w:rPr>
        <w:t>O</w:t>
      </w:r>
      <w:r w:rsidR="009D7BB4" w:rsidRPr="009D0CF5">
        <w:rPr>
          <w:sz w:val="18"/>
          <w:szCs w:val="18"/>
          <w:vertAlign w:val="subscript"/>
        </w:rPr>
        <w:t>3</w:t>
      </w:r>
      <w:r w:rsidR="009D7BB4" w:rsidRPr="009D0CF5">
        <w:rPr>
          <w:sz w:val="18"/>
          <w:szCs w:val="18"/>
        </w:rPr>
        <w:t>)</w:t>
      </w:r>
      <w:r w:rsidR="009D7BB4" w:rsidRPr="009D0CF5">
        <w:rPr>
          <w:sz w:val="18"/>
          <w:szCs w:val="18"/>
          <w:vertAlign w:val="subscript"/>
        </w:rPr>
        <w:t>0.6</w:t>
      </w:r>
      <w:r w:rsidR="00D17D7E" w:rsidRPr="009D0CF5">
        <w:rPr>
          <w:rFonts w:cstheme="minorHAnsi"/>
          <w:sz w:val="18"/>
          <w:szCs w:val="18"/>
          <w:vertAlign w:val="subscript"/>
        </w:rPr>
        <w:t>±</w:t>
      </w:r>
      <w:r w:rsidR="00D17D7E" w:rsidRPr="009D0CF5">
        <w:rPr>
          <w:sz w:val="18"/>
          <w:szCs w:val="18"/>
          <w:vertAlign w:val="subscript"/>
        </w:rPr>
        <w:t>0.1</w:t>
      </w:r>
      <w:r w:rsidR="009D7BB4" w:rsidRPr="009D0CF5">
        <w:rPr>
          <w:sz w:val="18"/>
          <w:szCs w:val="18"/>
        </w:rPr>
        <w:t>(Bi</w:t>
      </w:r>
      <w:r w:rsidR="009D7BB4" w:rsidRPr="009D0CF5">
        <w:rPr>
          <w:sz w:val="18"/>
          <w:szCs w:val="18"/>
          <w:vertAlign w:val="subscript"/>
        </w:rPr>
        <w:t>2</w:t>
      </w:r>
      <w:r w:rsidR="009D7BB4" w:rsidRPr="009D0CF5">
        <w:rPr>
          <w:sz w:val="18"/>
          <w:szCs w:val="18"/>
        </w:rPr>
        <w:t>O</w:t>
      </w:r>
      <w:r w:rsidR="009D7BB4" w:rsidRPr="009D0CF5">
        <w:rPr>
          <w:sz w:val="18"/>
          <w:szCs w:val="18"/>
          <w:vertAlign w:val="subscript"/>
        </w:rPr>
        <w:t>3</w:t>
      </w:r>
      <w:r w:rsidR="009D7BB4" w:rsidRPr="009D0CF5">
        <w:rPr>
          <w:sz w:val="18"/>
          <w:szCs w:val="18"/>
        </w:rPr>
        <w:t>)</w:t>
      </w:r>
      <w:r w:rsidR="009D7BB4" w:rsidRPr="009D0CF5">
        <w:rPr>
          <w:sz w:val="18"/>
          <w:szCs w:val="18"/>
          <w:vertAlign w:val="subscript"/>
        </w:rPr>
        <w:t>0.4</w:t>
      </w:r>
      <w:r w:rsidR="00D17D7E" w:rsidRPr="009D0CF5">
        <w:rPr>
          <w:rFonts w:cstheme="minorHAnsi"/>
          <w:sz w:val="18"/>
          <w:szCs w:val="18"/>
          <w:vertAlign w:val="subscript"/>
        </w:rPr>
        <w:t>±</w:t>
      </w:r>
      <w:r w:rsidR="00D17D7E" w:rsidRPr="009D0CF5">
        <w:rPr>
          <w:sz w:val="18"/>
          <w:szCs w:val="18"/>
          <w:vertAlign w:val="subscript"/>
        </w:rPr>
        <w:t xml:space="preserve">0.1 </w:t>
      </w:r>
      <w:r w:rsidR="00D17D7E" w:rsidRPr="009D0CF5">
        <w:rPr>
          <w:sz w:val="18"/>
          <w:szCs w:val="18"/>
        </w:rPr>
        <w:t>(determined from 4 regions)</w:t>
      </w:r>
      <w:r w:rsidR="009D7BB4" w:rsidRPr="009D0CF5">
        <w:rPr>
          <w:sz w:val="18"/>
          <w:szCs w:val="18"/>
        </w:rPr>
        <w:t xml:space="preserve">, with a minor Mn content </w:t>
      </w:r>
      <w:r w:rsidR="000A6EF9" w:rsidRPr="009D0CF5">
        <w:rPr>
          <w:sz w:val="18"/>
          <w:szCs w:val="18"/>
        </w:rPr>
        <w:t>(2 ± 0.7 % atomic fraction</w:t>
      </w:r>
      <w:r w:rsidR="009D7BB4" w:rsidRPr="009D0CF5">
        <w:rPr>
          <w:sz w:val="18"/>
          <w:szCs w:val="18"/>
        </w:rPr>
        <w:t>). The high Dy content in the Bi</w:t>
      </w:r>
      <w:r w:rsidR="009D7BB4" w:rsidRPr="009D0CF5">
        <w:rPr>
          <w:sz w:val="18"/>
          <w:szCs w:val="18"/>
          <w:vertAlign w:val="subscript"/>
        </w:rPr>
        <w:t>2</w:t>
      </w:r>
      <w:r w:rsidR="009D7BB4" w:rsidRPr="009D0CF5">
        <w:rPr>
          <w:sz w:val="18"/>
          <w:szCs w:val="18"/>
        </w:rPr>
        <w:t>O</w:t>
      </w:r>
      <w:r w:rsidR="009D7BB4" w:rsidRPr="009D0CF5">
        <w:rPr>
          <w:sz w:val="18"/>
          <w:szCs w:val="18"/>
          <w:vertAlign w:val="subscript"/>
        </w:rPr>
        <w:t xml:space="preserve">3 </w:t>
      </w:r>
      <w:r w:rsidR="009D7BB4" w:rsidRPr="009D0CF5">
        <w:rPr>
          <w:sz w:val="18"/>
          <w:szCs w:val="18"/>
        </w:rPr>
        <w:t xml:space="preserve">is expected due to the high </w:t>
      </w:r>
      <w:bookmarkStart w:id="4" w:name="_Hlk92279730"/>
      <w:r w:rsidR="009D7BB4" w:rsidRPr="009D0CF5">
        <w:rPr>
          <w:sz w:val="18"/>
          <w:szCs w:val="18"/>
        </w:rPr>
        <w:t xml:space="preserve">Dy content in the target. </w:t>
      </w:r>
      <w:r w:rsidR="00FC7010" w:rsidRPr="009D0CF5">
        <w:rPr>
          <w:sz w:val="18"/>
          <w:szCs w:val="18"/>
        </w:rPr>
        <w:t>The DMO has a stoichiometry of Dy</w:t>
      </w:r>
      <w:r w:rsidR="00FC7010" w:rsidRPr="009D0CF5">
        <w:rPr>
          <w:sz w:val="18"/>
          <w:szCs w:val="18"/>
          <w:vertAlign w:val="subscript"/>
        </w:rPr>
        <w:t>0.9±0.1</w:t>
      </w:r>
      <w:r w:rsidR="00FC7010" w:rsidRPr="009D0CF5">
        <w:rPr>
          <w:sz w:val="18"/>
          <w:szCs w:val="18"/>
        </w:rPr>
        <w:t>Mn</w:t>
      </w:r>
      <w:r w:rsidR="00FC7010" w:rsidRPr="009D0CF5">
        <w:rPr>
          <w:sz w:val="18"/>
          <w:szCs w:val="18"/>
          <w:vertAlign w:val="subscript"/>
        </w:rPr>
        <w:t>1.00±0.03</w:t>
      </w:r>
      <w:r w:rsidR="00FC7010" w:rsidRPr="009D0CF5">
        <w:rPr>
          <w:sz w:val="18"/>
          <w:szCs w:val="18"/>
        </w:rPr>
        <w:t>Bi</w:t>
      </w:r>
      <w:r w:rsidR="00FC7010" w:rsidRPr="009D0CF5">
        <w:rPr>
          <w:sz w:val="18"/>
          <w:szCs w:val="18"/>
          <w:vertAlign w:val="subscript"/>
        </w:rPr>
        <w:t>0.16±0.02</w:t>
      </w:r>
      <w:r w:rsidR="00FC7010" w:rsidRPr="009D0CF5">
        <w:rPr>
          <w:sz w:val="18"/>
          <w:szCs w:val="18"/>
        </w:rPr>
        <w:t>O</w:t>
      </w:r>
      <w:r w:rsidR="00FC7010" w:rsidRPr="009D0CF5">
        <w:rPr>
          <w:sz w:val="18"/>
          <w:szCs w:val="18"/>
          <w:vertAlign w:val="subscript"/>
        </w:rPr>
        <w:t>3±δ</w:t>
      </w:r>
      <w:r w:rsidR="00FC7010" w:rsidRPr="009D0CF5">
        <w:rPr>
          <w:sz w:val="18"/>
          <w:szCs w:val="18"/>
        </w:rPr>
        <w:t xml:space="preserve">. </w:t>
      </w:r>
      <w:bookmarkEnd w:id="4"/>
    </w:p>
    <w:p w14:paraId="4D2CB68E" w14:textId="7A28F06A" w:rsidR="009D7BB4" w:rsidRPr="009D0CF5" w:rsidRDefault="009D7BB4" w:rsidP="009D7BB4">
      <w:pPr>
        <w:jc w:val="both"/>
        <w:rPr>
          <w:sz w:val="18"/>
          <w:szCs w:val="18"/>
        </w:rPr>
      </w:pPr>
      <w:r w:rsidRPr="009D0CF5">
        <w:rPr>
          <w:sz w:val="18"/>
          <w:szCs w:val="18"/>
        </w:rPr>
        <w:t xml:space="preserve">The film orientation and lattice parameters were studied by high resolution XRD (Fig. 2). Symmetric 2θ-ω scans </w:t>
      </w:r>
      <w:bookmarkStart w:id="5" w:name="_Hlk90840266"/>
      <w:r w:rsidRPr="009D0CF5">
        <w:rPr>
          <w:sz w:val="18"/>
          <w:szCs w:val="18"/>
        </w:rPr>
        <w:t>(Fig. 2a) are indexed to a (00l) oriented cubic phase with a = 5.418(2) Å, which is well matched to the Dy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phase</w:t>
      </w:r>
      <w:r w:rsidRPr="009D0CF5">
        <w:rPr>
          <w:sz w:val="18"/>
          <w:szCs w:val="18"/>
        </w:rPr>
        <w:fldChar w:fldCharType="begin" w:fldLock="1"/>
      </w:r>
      <w:r w:rsidR="00F27197" w:rsidRPr="009D0CF5">
        <w:rPr>
          <w:sz w:val="18"/>
          <w:szCs w:val="18"/>
        </w:rPr>
        <w:instrText>ADDIN CSL_CITATION {"citationItems":[{"id":"ITEM-1","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1","issue":"11","issued":{"date-parts":[["1999"]]},"page":"3057-3064","title":"Structural stability and conductivity of phase-stabilized cubic bismuth oxides","type":"article-journal","volume":"82"},"uris":["http://www.mendeley.com/documents/?uuid=4c5c1b80-8422-4cc8-b350-58638faca5c4"]}],"mendeley":{"formattedCitation":"&lt;sup&gt;1&lt;/sup&gt;","plainTextFormattedCitation":"1","previouslyFormattedCitation":"&lt;sup&gt;1&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1</w:t>
      </w:r>
      <w:r w:rsidRPr="009D0CF5">
        <w:rPr>
          <w:sz w:val="18"/>
          <w:szCs w:val="18"/>
        </w:rPr>
        <w:fldChar w:fldCharType="end"/>
      </w:r>
      <w:r w:rsidRPr="009D0CF5">
        <w:rPr>
          <w:sz w:val="18"/>
          <w:szCs w:val="18"/>
        </w:rPr>
        <w:t xml:space="preserve">. </w:t>
      </w:r>
      <w:r w:rsidR="003C347C" w:rsidRPr="009D0CF5">
        <w:rPr>
          <w:sz w:val="18"/>
          <w:szCs w:val="18"/>
        </w:rPr>
        <w:t xml:space="preserve">A weak reflection at </w:t>
      </w:r>
      <w:bookmarkStart w:id="6" w:name="_Hlk90840478"/>
      <w:r w:rsidR="007613B9" w:rsidRPr="009D0CF5">
        <w:rPr>
          <w:sz w:val="18"/>
          <w:szCs w:val="18"/>
        </w:rPr>
        <w:t>28.51</w:t>
      </w:r>
      <w:r w:rsidR="006B5DED" w:rsidRPr="009D0CF5">
        <w:rPr>
          <w:sz w:val="18"/>
          <w:szCs w:val="18"/>
        </w:rPr>
        <w:t xml:space="preserve"> </w:t>
      </w:r>
      <w:r w:rsidR="007613B9" w:rsidRPr="009D0CF5">
        <w:rPr>
          <w:rFonts w:cstheme="minorHAnsi"/>
          <w:sz w:val="18"/>
          <w:szCs w:val="18"/>
        </w:rPr>
        <w:t>±</w:t>
      </w:r>
      <w:r w:rsidR="006B5DED" w:rsidRPr="009D0CF5">
        <w:rPr>
          <w:rFonts w:cstheme="minorHAnsi"/>
          <w:sz w:val="18"/>
          <w:szCs w:val="18"/>
        </w:rPr>
        <w:t xml:space="preserve"> </w:t>
      </w:r>
      <w:r w:rsidR="007613B9" w:rsidRPr="009D0CF5">
        <w:rPr>
          <w:rFonts w:cstheme="minorHAnsi"/>
          <w:sz w:val="18"/>
          <w:szCs w:val="18"/>
        </w:rPr>
        <w:t>0.05</w:t>
      </w:r>
      <w:r w:rsidR="006B5DED" w:rsidRPr="009D0CF5">
        <w:rPr>
          <w:rFonts w:cstheme="minorHAnsi"/>
          <w:sz w:val="18"/>
          <w:szCs w:val="18"/>
        </w:rPr>
        <w:t>°</w:t>
      </w:r>
      <w:r w:rsidR="003C347C" w:rsidRPr="009D0CF5">
        <w:rPr>
          <w:sz w:val="18"/>
          <w:szCs w:val="18"/>
        </w:rPr>
        <w:t xml:space="preserve"> </w:t>
      </w:r>
      <w:bookmarkEnd w:id="6"/>
      <w:r w:rsidR="003C347C" w:rsidRPr="009D0CF5">
        <w:rPr>
          <w:sz w:val="18"/>
          <w:szCs w:val="18"/>
        </w:rPr>
        <w:t xml:space="preserve">is indexed to </w:t>
      </w:r>
      <w:r w:rsidR="00E278A8" w:rsidRPr="009D0CF5">
        <w:rPr>
          <w:sz w:val="18"/>
          <w:szCs w:val="18"/>
        </w:rPr>
        <w:t>a very minor fraction of</w:t>
      </w:r>
      <w:r w:rsidR="003C347C" w:rsidRPr="009D0CF5">
        <w:rPr>
          <w:sz w:val="18"/>
          <w:szCs w:val="18"/>
        </w:rPr>
        <w:t xml:space="preserve"> (111) DSB</w:t>
      </w:r>
      <w:bookmarkEnd w:id="5"/>
      <w:r w:rsidR="003C347C" w:rsidRPr="009D0CF5">
        <w:rPr>
          <w:sz w:val="18"/>
          <w:szCs w:val="18"/>
        </w:rPr>
        <w:t xml:space="preserve">. </w:t>
      </w:r>
      <w:r w:rsidRPr="009D0CF5">
        <w:rPr>
          <w:sz w:val="18"/>
          <w:szCs w:val="18"/>
        </w:rPr>
        <w:t>From φ-scans (Fig. 2b), we confirm that the DSB phase is highly aligned and in-plane rotated 45° with an epitaxial relationship of [</w:t>
      </w:r>
      <w:proofErr w:type="gramStart"/>
      <w:r w:rsidRPr="009D0CF5">
        <w:rPr>
          <w:sz w:val="18"/>
          <w:szCs w:val="18"/>
        </w:rPr>
        <w:t>100]DSB</w:t>
      </w:r>
      <w:proofErr w:type="gramEnd"/>
      <w:r w:rsidRPr="009D0CF5">
        <w:rPr>
          <w:sz w:val="18"/>
          <w:szCs w:val="18"/>
        </w:rPr>
        <w:t xml:space="preserve">//[110]STO. This is expected as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DSB</m:t>
            </m:r>
          </m:sub>
        </m:sSub>
        <m:r>
          <m:rPr>
            <m:sty m:val="p"/>
          </m:rPr>
          <w:rPr>
            <w:rFonts w:ascii="Cambria Math" w:hAnsi="Cambria Math"/>
            <w:sz w:val="18"/>
            <w:szCs w:val="18"/>
          </w:rPr>
          <m:t>≈</m:t>
        </m:r>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STO</m:t>
            </m:r>
          </m:sub>
        </m:sSub>
      </m:oMath>
      <w:r w:rsidRPr="009D0CF5">
        <w:rPr>
          <w:sz w:val="18"/>
          <w:szCs w:val="18"/>
        </w:rPr>
        <w:t>. By extension, DMO epitaxially aligns with DSB with the same 45° relationship, as seen in other REMnO</w:t>
      </w:r>
      <w:r w:rsidRPr="009D0CF5">
        <w:rPr>
          <w:sz w:val="18"/>
          <w:szCs w:val="18"/>
          <w:vertAlign w:val="subscript"/>
        </w:rPr>
        <w:t>3</w:t>
      </w:r>
      <w:r w:rsidRPr="009D0CF5">
        <w:rPr>
          <w:sz w:val="18"/>
          <w:szCs w:val="18"/>
        </w:rPr>
        <w:t xml:space="preserve"> phases </w:t>
      </w:r>
      <w:r w:rsidRPr="009D0CF5">
        <w:rPr>
          <w:sz w:val="18"/>
          <w:szCs w:val="18"/>
        </w:rPr>
        <w:fldChar w:fldCharType="begin" w:fldLock="1"/>
      </w:r>
      <w:r w:rsidR="00D264FD" w:rsidRPr="009D0CF5">
        <w:rPr>
          <w:sz w:val="18"/>
          <w:szCs w:val="18"/>
        </w:rPr>
        <w:instrText>ADDIN CSL_CITATION {"citationItems":[{"id":"ITEM-1","itemData":{"DOI":"10.1038/s41467-020-16101-2","ISSN":"20411723","PMID":"32371855","abstract":"Orthorhombic RMnO3 (R = rare-earth cation) compounds are type-II multiferroics induced by inversion-symmetry-breaking of spin order. They hold promise for magneto-electric devices. However, no spontaneous room-temperature ferroic property has been observed to date in orthorhombic RMnO3. Here, using 3D straining in nanocomposite films of (SmMnO3)0.5((Bi,Sm)2O3)0.5, we demonstrate room temperature ferroelectricity and ferromagnetism with TC,FM ~ 90 K, matching exactly with theoretical predictions for the induced strain levels. Large in-plane compressive and out-of-plane tensile strains (−3.6% and +4.9%, respectively) were induced by the stiff (Bi,Sm)2O3 nanopillars embedded. The room temperature electric polarization is comparable to other spin-driven ferroelectric RMnO3 films. Also, while bulk SmMnO3 is antiferromagnetic, ferromagnetism was induced in the composite films. The Mn-O bond angles and lengths determined from density functional theory explain the origin of the ferroelectricity, i.e. modification of the exchange coupling. Our structural tuning method gives a route to designing multiferroics.","author":[{"dropping-particle":"","family":"Choi","given":"Eun Mi","non-dropping-particle":"","parse-names":false,"suffix":""},{"dropping-particle":"","family":"Maity","given":"Tuhin","non-dropping-particle":"","parse-names":false,"suffix":""},{"dropping-particle":"","family":"Kursumovic","given":"Ahmed","non-dropping-particle":"","parse-names":false,"suffix":""},{"dropping-particle":"","family":"Lu","given":"Ping","non-dropping-particle":"","parse-names":false,"suffix":""},{"dropping-particle":"","family":"Bi","given":"Zenxhing","non-dropping-particle":"","parse-names":false,"suffix":""},{"dropping-particle":"","family":"Yu","given":"Shukai","non-dropping-particle":"","parse-names":false,"suffix":""},{"dropping-particle":"","family":"Park","given":"Yoonsang","non-dropping-particle":"","parse-names":false,"suffix":""},{"dropping-particle":"","family":"Zhu","given":"Bonan","non-dropping-particle":"","parse-names":false,"suffix":""},{"dropping-particle":"","family":"Wu","given":"Rui","non-dropping-particle":"","parse-names":false,"suffix":""},{"dropping-particle":"","family":"Gopalan","given":"Venkatraman","non-dropping-particle":"","parse-names":false,"suffix":""},{"dropping-particle":"","family":"Wang","given":"Haiyan","non-dropping-particle":"","parse-names":false,"suffix":""},{"dropping-particle":"","family":"MacManus-Driscoll","given":"Judith L.","non-dropping-particle":"","parse-names":false,"suffix":""}],"container-title":"Nature Communications","id":"ITEM-1","issue":"1","issued":{"date-parts":[["2020"]]},"page":"1-9","title":"Nanoengineering room temperature ferroelectricity into orthorhombic SmMnO3 films","type":"article-journal","volume":"11"},"uris":["http://www.mendeley.com/documents/?uuid=251e1663-2af4-4657-91f4-e1745d9d6e78"]},{"id":"ITEM-2","itemData":{"DOI":"10.1016/j.tsf.2007.09.023","ISSN":"00406090","abstract":"The orthorhombic phase of YMnO3 has been epitaxially stabilized on SrTiO3 single crystal substrates. Changing the substrate orientation, the out-of-plane orientation of the epitaxial films can be tuned to (001), (101), or (100). Depending on the orientation, the films present varied crystal domain structures and lattice strains. Single domain YMnO3(100) films have been grown on SrTiO3(110) substrates, whereas they present two and three crystal variants on SrTiO3(001) and SrTiO3(111), respectively. Epitaxial stress in each domain is anisotropic, tensile in one direction and compressive in the other. It has consequences in the texture selection when domains with different out-of-plane orientation can grow epitaxially. Antiferromagnetism of YMnO3 films has been confirmed by measuring the exchange bias field induced in an underlying ferromagnetic SrRuO3 layer. © 2007 Elsevier B.V. All rights reserved.","author":[{"dropping-particle":"","family":"Martí","given":"X.","non-dropping-particle":"","parse-names":false,"suffix":""},{"dropping-particle":"","family":"Sánchez","given":"F.","non-dropping-particle":"","parse-names":false,"suffix":""},{"dropping-particle":"","family":"Skumryev","given":"V.","non-dropping-particle":"","parse-names":false,"suffix":""},{"dropping-particle":"","family":"Laukhin","given":"V.","non-dropping-particle":"","parse-names":false,"suffix":""},{"dropping-particle":"","family":"Ferrater","given":"C.","non-dropping-particle":"","parse-names":false,"suffix":""},{"dropping-particle":"V.","family":"García-Cuenca","given":"M.","non-dropping-particle":"","parse-names":false,"suffix":""},{"dropping-particle":"","family":"Varela","given":"M.","non-dropping-particle":"","parse-names":false,"suffix":""},{"dropping-particle":"","family":"Fontcuberta","given":"J.","non-dropping-particle":"","parse-names":false,"suffix":""}],"container-title":"Thin Solid Films","id":"ITEM-2","issue":"15","issued":{"date-parts":[["2008"]]},"page":"4899-4907","title":"Crystal texture selection in epitaxies of orthorhombic antiferromagnetic YMnO3 films","type":"article-journal","volume":"516"},"uris":["http://www.mendeley.com/documents/?uuid=678e0f45-7594-4290-b294-957fc80afe4a"]},{"id":"ITEM-3","itemData":{"DOI":"10.1063/1.3443714","ISSN":"00036951","abstract":"We show that in oxide thin films of spiral antiferromagnetic orthorhombic TbMnO3, ferromagnetism emerges resulting from epitaxially induced strain. The unit cell volume can be tuned (contracting up to a 2%) by varying thickness and deposition conditions; it is found that the ferromagnetic response correlates with the unit cell deformation. Such effect of strain on the magnetic properties turns out to be similar to that occurring in collinear orthorhombic antiferromagnets such as YMnO3. Owing to the intimate relationship between magnetic order and ferroelectricity in TbMnO3 these results may provide a new route to induce magnetoelectric coupling and tailor their ferroelectric response. © 2010 American Institute of Physics.","author":[{"dropping-particle":"","family":"Marti","given":"X.","non-dropping-particle":"","parse-names":false,"suffix":""},{"dropping-particle":"","family":"Skumryev","given":"V.","non-dropping-particle":"","parse-names":false,"suffix":""},{"dropping-particle":"","family":"Ferrater","given":"C.","non-dropping-particle":"","parse-names":false,"suffix":""},{"dropping-particle":"V.","family":"García-Cuenca","given":"M.","non-dropping-particle":"","parse-names":false,"suffix":""},{"dropping-particle":"","family":"Varela","given":"M.","non-dropping-particle":"","parse-names":false,"suffix":""},{"dropping-particle":"","family":"Sánchez","given":"F.","non-dropping-particle":"","parse-names":false,"suffix":""},{"dropping-particle":"","family":"Fontcuberta","given":"J.","non-dropping-particle":"","parse-names":false,"suffix":""}],"container-title":"Applied Physics Letters","id":"ITEM-3","issue":"22","issued":{"date-parts":[["2010"]]},"page":"2008-2011","title":"Emergence of ferromagnetism in antiferromagnetic TbMnO3 by epitaxial strain","type":"article-journal","volume":"96"},"uris":["http://www.mendeley.com/documents/?uuid=8485042b-e812-4ab7-9066-b50fd25e124f"]}],"mendeley":{"formattedCitation":"&lt;sup&gt;21–23&lt;/sup&gt;","plainTextFormattedCitation":"21–23","previouslyFormattedCitation":"&lt;sup&gt;21–23&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21–23</w:t>
      </w:r>
      <w:r w:rsidRPr="009D0CF5">
        <w:rPr>
          <w:sz w:val="18"/>
          <w:szCs w:val="18"/>
        </w:rPr>
        <w:fldChar w:fldCharType="end"/>
      </w:r>
      <w:r w:rsidRPr="009D0CF5">
        <w:rPr>
          <w:sz w:val="18"/>
          <w:szCs w:val="18"/>
        </w:rPr>
        <w:t>. This is also expected as DMO has the GdFeO</w:t>
      </w:r>
      <w:r w:rsidRPr="009D0CF5">
        <w:rPr>
          <w:sz w:val="18"/>
          <w:szCs w:val="18"/>
          <w:vertAlign w:val="subscript"/>
        </w:rPr>
        <w:t>3</w:t>
      </w:r>
      <w:r w:rsidRPr="009D0CF5">
        <w:rPr>
          <w:sz w:val="18"/>
          <w:szCs w:val="18"/>
        </w:rPr>
        <w:t xml:space="preserve"> perovskite structure. </w:t>
      </w:r>
    </w:p>
    <w:p w14:paraId="69BA2319" w14:textId="29A00FC4" w:rsidR="009D7BB4" w:rsidRPr="009D0CF5" w:rsidRDefault="009D7BB4" w:rsidP="009D7BB4">
      <w:pPr>
        <w:jc w:val="both"/>
        <w:rPr>
          <w:sz w:val="18"/>
          <w:szCs w:val="18"/>
        </w:rPr>
      </w:pPr>
      <w:r w:rsidRPr="009D0CF5">
        <w:rPr>
          <w:sz w:val="18"/>
          <w:szCs w:val="18"/>
        </w:rPr>
        <w:t>To further confirm the presence of the</w:t>
      </w:r>
      <w:r w:rsidR="00507ACB" w:rsidRPr="009D0CF5">
        <w:rPr>
          <w:sz w:val="18"/>
          <w:szCs w:val="18"/>
        </w:rPr>
        <w:t xml:space="preserve"> cubic</w:t>
      </w:r>
      <w:r w:rsidRPr="009D0CF5">
        <w:rPr>
          <w:sz w:val="18"/>
          <w:szCs w:val="18"/>
        </w:rPr>
        <w:t xml:space="preserve"> </w:t>
      </w:r>
      <w:r w:rsidRPr="009D0CF5">
        <w:rPr>
          <w:rFonts w:ascii="Calibri" w:hAnsi="Calibri" w:cs="Calibri"/>
          <w:sz w:val="18"/>
          <w:szCs w:val="18"/>
        </w:rPr>
        <w:t>δ</w:t>
      </w:r>
      <w:r w:rsidRPr="009D0CF5">
        <w:rPr>
          <w:sz w:val="18"/>
          <w:szCs w:val="18"/>
        </w:rPr>
        <w:t>-</w:t>
      </w:r>
      <w:r w:rsidR="00507ACB" w:rsidRPr="009D0CF5">
        <w:rPr>
          <w:sz w:val="18"/>
          <w:szCs w:val="18"/>
        </w:rPr>
        <w:t>fluorite</w:t>
      </w:r>
      <w:r w:rsidRPr="009D0CF5">
        <w:rPr>
          <w:sz w:val="18"/>
          <w:szCs w:val="18"/>
        </w:rPr>
        <w:t xml:space="preserve"> phase, detailed high-resolution asymmetric X-ray reciprocal space maps (RSMs) were collected around the (103) STO reflection (Fig. 2c). This reveals a single broad reflection which is indexed to cubic DSB (204) with </w:t>
      </w:r>
      <w:r w:rsidRPr="009D0CF5">
        <w:rPr>
          <w:i/>
          <w:sz w:val="18"/>
          <w:szCs w:val="18"/>
        </w:rPr>
        <w:t>a</w:t>
      </w:r>
      <w:r w:rsidRPr="009D0CF5">
        <w:rPr>
          <w:sz w:val="18"/>
          <w:szCs w:val="18"/>
        </w:rPr>
        <w:t xml:space="preserve"> = 5.38(1) Å. Additional evidence that the DSB is indeed the δ fluorite phase of Bi</w:t>
      </w:r>
      <w:r w:rsidRPr="009D0CF5">
        <w:rPr>
          <w:sz w:val="18"/>
          <w:szCs w:val="18"/>
          <w:vertAlign w:val="subscript"/>
        </w:rPr>
        <w:t>2</w:t>
      </w:r>
      <w:r w:rsidRPr="009D0CF5">
        <w:rPr>
          <w:sz w:val="18"/>
          <w:szCs w:val="18"/>
        </w:rPr>
        <w:t>O</w:t>
      </w:r>
      <w:r w:rsidRPr="009D0CF5">
        <w:rPr>
          <w:sz w:val="18"/>
          <w:szCs w:val="18"/>
          <w:vertAlign w:val="subscript"/>
        </w:rPr>
        <w:t xml:space="preserve">3 </w:t>
      </w:r>
      <w:r w:rsidRPr="009D0CF5">
        <w:rPr>
          <w:sz w:val="18"/>
          <w:szCs w:val="18"/>
        </w:rPr>
        <w:t>comes from indexing the SAED pattern in TEM (Fig. 1c). Taken from the STO [100] zone axis, the SAED pattern shows a (</w:t>
      </w:r>
      <m:oMath>
        <m:r>
          <w:rPr>
            <w:rFonts w:ascii="Cambria Math" w:hAnsi="Cambria Math"/>
            <w:sz w:val="18"/>
            <w:szCs w:val="18"/>
          </w:rPr>
          <m:t>2</m:t>
        </m:r>
        <m:acc>
          <m:accPr>
            <m:chr m:val="̅"/>
            <m:ctrlPr>
              <w:rPr>
                <w:rFonts w:ascii="Cambria Math" w:hAnsi="Cambria Math"/>
                <w:i/>
                <w:sz w:val="18"/>
                <w:szCs w:val="18"/>
              </w:rPr>
            </m:ctrlPr>
          </m:accPr>
          <m:e>
            <m:r>
              <w:rPr>
                <w:rFonts w:ascii="Cambria Math" w:hAnsi="Cambria Math"/>
                <w:sz w:val="18"/>
                <w:szCs w:val="18"/>
              </w:rPr>
              <m:t>2</m:t>
            </m:r>
          </m:e>
        </m:acc>
        <m:r>
          <w:rPr>
            <w:rFonts w:ascii="Cambria Math" w:hAnsi="Cambria Math"/>
            <w:sz w:val="18"/>
            <w:szCs w:val="18"/>
          </w:rPr>
          <m:t>0</m:t>
        </m:r>
      </m:oMath>
      <w:r w:rsidRPr="009D0CF5">
        <w:rPr>
          <w:sz w:val="18"/>
          <w:szCs w:val="18"/>
        </w:rPr>
        <w:t xml:space="preserve">)DSB//(020)STO and [110]DSB // [100]STO orientation relationship, consistent with XRD φ-scans (Fig. 2b), and is indexed with </w:t>
      </w:r>
      <w:r w:rsidRPr="009D0CF5">
        <w:rPr>
          <w:i/>
          <w:sz w:val="18"/>
          <w:szCs w:val="18"/>
        </w:rPr>
        <w:t>a</w:t>
      </w:r>
      <w:r w:rsidRPr="009D0CF5">
        <w:rPr>
          <w:sz w:val="18"/>
          <w:szCs w:val="18"/>
        </w:rPr>
        <w:t xml:space="preserve"> = 5.452(5) Å, congruent with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fldChar w:fldCharType="begin" w:fldLock="1"/>
      </w:r>
      <w:r w:rsidR="00F27197" w:rsidRPr="009D0CF5">
        <w:rPr>
          <w:sz w:val="18"/>
          <w:szCs w:val="18"/>
        </w:rPr>
        <w:instrText>ADDIN CSL_CITATION {"citationItems":[{"id":"ITEM-1","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1","issue":"11","issued":{"date-parts":[["1999"]]},"page":"3057-3064","title":"Structural stability and conductivity of phase-stabilized cubic bismuth oxides","type":"article-journal","volume":"82"},"uris":["http://www.mendeley.com/documents/?uuid=4c5c1b80-8422-4cc8-b350-58638faca5c4"]}],"mendeley":{"formattedCitation":"&lt;sup&gt;1&lt;/sup&gt;","plainTextFormattedCitation":"1","previouslyFormattedCitation":"&lt;sup&gt;1&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1</w:t>
      </w:r>
      <w:r w:rsidRPr="009D0CF5">
        <w:rPr>
          <w:sz w:val="18"/>
          <w:szCs w:val="18"/>
        </w:rPr>
        <w:fldChar w:fldCharType="end"/>
      </w:r>
      <w:r w:rsidRPr="009D0CF5">
        <w:rPr>
          <w:sz w:val="18"/>
          <w:szCs w:val="18"/>
        </w:rPr>
        <w:t>. Non-in</w:t>
      </w:r>
      <w:r w:rsidR="00596CA9" w:rsidRPr="009D0CF5">
        <w:rPr>
          <w:sz w:val="18"/>
          <w:szCs w:val="18"/>
        </w:rPr>
        <w:t>dexed SAED spots arise from DMO. The can</w:t>
      </w:r>
      <w:r w:rsidRPr="009D0CF5">
        <w:rPr>
          <w:sz w:val="18"/>
          <w:szCs w:val="18"/>
        </w:rPr>
        <w:t>not be indexed to the other known phases of Bi</w:t>
      </w:r>
      <w:r w:rsidRPr="009D0CF5">
        <w:rPr>
          <w:sz w:val="18"/>
          <w:szCs w:val="18"/>
          <w:vertAlign w:val="subscript"/>
        </w:rPr>
        <w:t>2</w:t>
      </w:r>
      <w:r w:rsidRPr="009D0CF5">
        <w:rPr>
          <w:sz w:val="18"/>
          <w:szCs w:val="18"/>
        </w:rPr>
        <w:t>O</w:t>
      </w:r>
      <w:r w:rsidRPr="009D0CF5">
        <w:rPr>
          <w:sz w:val="18"/>
          <w:szCs w:val="18"/>
          <w:vertAlign w:val="subscript"/>
        </w:rPr>
        <w:t>3</w:t>
      </w:r>
      <w:r w:rsidR="002D0F51" w:rsidRPr="009D0CF5">
        <w:rPr>
          <w:sz w:val="18"/>
          <w:szCs w:val="18"/>
        </w:rPr>
        <w:t xml:space="preserve"> (See Fig. S1 for discussion)</w:t>
      </w:r>
      <w:r w:rsidRPr="009D0CF5">
        <w:rPr>
          <w:sz w:val="18"/>
          <w:szCs w:val="18"/>
        </w:rPr>
        <w:t xml:space="preserve">. Hence, these observations taken together </w:t>
      </w:r>
      <w:r w:rsidR="00724B96" w:rsidRPr="009D0CF5">
        <w:rPr>
          <w:noProof/>
          <w:sz w:val="18"/>
          <w:szCs w:val="18"/>
        </w:rPr>
        <mc:AlternateContent>
          <mc:Choice Requires="wpg">
            <w:drawing>
              <wp:anchor distT="0" distB="0" distL="114300" distR="114300" simplePos="0" relativeHeight="251675648" behindDoc="0" locked="0" layoutInCell="1" allowOverlap="1" wp14:anchorId="689641FE" wp14:editId="03FB5530">
                <wp:simplePos x="0" y="0"/>
                <wp:positionH relativeFrom="column">
                  <wp:posOffset>2540</wp:posOffset>
                </wp:positionH>
                <wp:positionV relativeFrom="paragraph">
                  <wp:posOffset>61913</wp:posOffset>
                </wp:positionV>
                <wp:extent cx="6479540" cy="537718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479540" cy="5377180"/>
                          <a:chOff x="0" y="0"/>
                          <a:chExt cx="6479540" cy="5377180"/>
                        </a:xfrm>
                      </wpg:grpSpPr>
                      <wps:wsp>
                        <wps:cNvPr id="13" name="Text Box 13"/>
                        <wps:cNvSpPr txBox="1"/>
                        <wps:spPr>
                          <a:xfrm>
                            <a:off x="0" y="4448175"/>
                            <a:ext cx="6479080" cy="929005"/>
                          </a:xfrm>
                          <a:prstGeom prst="rect">
                            <a:avLst/>
                          </a:prstGeom>
                          <a:solidFill>
                            <a:prstClr val="white"/>
                          </a:solidFill>
                          <a:ln>
                            <a:noFill/>
                          </a:ln>
                        </wps:spPr>
                        <wps:txbx>
                          <w:txbxContent>
                            <w:p w14:paraId="2B08F4BE" w14:textId="34359215" w:rsidR="0068782D" w:rsidRPr="009D0CF5" w:rsidRDefault="0068782D" w:rsidP="00952370">
                              <w:pPr>
                                <w:jc w:val="both"/>
                                <w:rPr>
                                  <w:sz w:val="18"/>
                                  <w:szCs w:val="18"/>
                                </w:rPr>
                              </w:pPr>
                              <w:r w:rsidRPr="009D0CF5">
                                <w:rPr>
                                  <w:b/>
                                  <w:bCs/>
                                  <w:sz w:val="18"/>
                                  <w:szCs w:val="18"/>
                                </w:rPr>
                                <w:t>Fig. 2</w:t>
                              </w:r>
                              <w:r w:rsidRPr="009D0CF5">
                                <w:rPr>
                                  <w:sz w:val="18"/>
                                  <w:szCs w:val="18"/>
                                </w:rPr>
                                <w:tab/>
                              </w:r>
                              <w:r w:rsidR="00952370" w:rsidRPr="009D0CF5">
                                <w:rPr>
                                  <w:sz w:val="18"/>
                                  <w:szCs w:val="18"/>
                                </w:rPr>
                                <w:t>(a) 2θ-ω scans of DSB-DMO VAN films show clear presence of (00</w:t>
                              </w:r>
                              <w:r w:rsidR="00952370" w:rsidRPr="009D0CF5">
                                <w:rPr>
                                  <w:i/>
                                  <w:iCs/>
                                  <w:sz w:val="18"/>
                                  <w:szCs w:val="18"/>
                                </w:rPr>
                                <w:t>l</w:t>
                              </w:r>
                              <w:r w:rsidR="00952370" w:rsidRPr="009D0CF5">
                                <w:rPr>
                                  <w:sz w:val="18"/>
                                  <w:szCs w:val="18"/>
                                </w:rPr>
                                <w:t xml:space="preserve">) orientated </w:t>
                              </w:r>
                              <w:r w:rsidR="00952370" w:rsidRPr="009D0CF5">
                                <w:rPr>
                                  <w:rFonts w:ascii="Calibri" w:hAnsi="Calibri" w:cs="Calibri"/>
                                  <w:sz w:val="18"/>
                                  <w:szCs w:val="18"/>
                                </w:rPr>
                                <w:t>δ</w:t>
                              </w:r>
                              <w:r w:rsidR="00952370" w:rsidRPr="009D0CF5">
                                <w:rPr>
                                  <w:sz w:val="18"/>
                                  <w:szCs w:val="18"/>
                                </w:rPr>
                                <w:t>-fluorite DSB and DMO phases</w:t>
                              </w:r>
                              <w:r w:rsidR="000917FD" w:rsidRPr="009D0CF5">
                                <w:rPr>
                                  <w:sz w:val="18"/>
                                  <w:szCs w:val="18"/>
                                </w:rPr>
                                <w:t xml:space="preserve">. A </w:t>
                              </w:r>
                              <w:r w:rsidR="00E278A8" w:rsidRPr="009D0CF5">
                                <w:rPr>
                                  <w:sz w:val="18"/>
                                  <w:szCs w:val="18"/>
                                </w:rPr>
                                <w:t xml:space="preserve">very </w:t>
                              </w:r>
                              <w:r w:rsidR="000917FD" w:rsidRPr="009D0CF5">
                                <w:rPr>
                                  <w:sz w:val="18"/>
                                  <w:szCs w:val="18"/>
                                </w:rPr>
                                <w:t xml:space="preserve">small (111) DSB reflection is </w:t>
                              </w:r>
                              <w:r w:rsidR="00E278A8" w:rsidRPr="009D0CF5">
                                <w:rPr>
                                  <w:sz w:val="18"/>
                                  <w:szCs w:val="18"/>
                                </w:rPr>
                                <w:t xml:space="preserve">also </w:t>
                              </w:r>
                              <w:r w:rsidR="000917FD" w:rsidRPr="009D0CF5">
                                <w:rPr>
                                  <w:sz w:val="18"/>
                                  <w:szCs w:val="18"/>
                                </w:rPr>
                                <w:t>present at 28.51 ± 0.05°</w:t>
                              </w:r>
                              <w:r w:rsidR="00E278A8" w:rsidRPr="009D0CF5">
                                <w:rPr>
                                  <w:sz w:val="18"/>
                                  <w:szCs w:val="18"/>
                                </w:rPr>
                                <w:t xml:space="preserve">, marked by </w:t>
                              </w:r>
                              <w:r w:rsidR="00032F67" w:rsidRPr="009D0CF5">
                                <w:rPr>
                                  <w:sz w:val="18"/>
                                  <w:szCs w:val="18"/>
                                </w:rPr>
                                <w:t>*</w:t>
                              </w:r>
                              <w:r w:rsidR="000917FD" w:rsidRPr="009D0CF5">
                                <w:rPr>
                                  <w:sz w:val="18"/>
                                  <w:szCs w:val="18"/>
                                </w:rPr>
                                <w:t xml:space="preserve"> </w:t>
                              </w:r>
                              <w:r w:rsidR="00952370" w:rsidRPr="009D0CF5">
                                <w:rPr>
                                  <w:sz w:val="18"/>
                                  <w:szCs w:val="18"/>
                                </w:rPr>
                                <w:t>(b) φ scan of (111) STO and DSB reflections, confirming epitaxial relationship between DSB and STO of [</w:t>
                              </w:r>
                              <w:proofErr w:type="gramStart"/>
                              <w:r w:rsidR="00952370" w:rsidRPr="009D0CF5">
                                <w:rPr>
                                  <w:sz w:val="18"/>
                                  <w:szCs w:val="18"/>
                                </w:rPr>
                                <w:t>100]DSB</w:t>
                              </w:r>
                              <w:proofErr w:type="gramEnd"/>
                              <w:r w:rsidR="00952370" w:rsidRPr="009D0CF5">
                                <w:rPr>
                                  <w:sz w:val="18"/>
                                  <w:szCs w:val="18"/>
                                </w:rPr>
                                <w:t xml:space="preserve">//[110]STO (c) Asymmetric RSM around the STO (103) reflection. The DSB (204) is observed nearby, confirming the fluorite phase (d) Asymmetric RSM around the (113) reflection of STO. The (116) reflection of the tetragonally strained DMO is clearly present, alongside the (016) reflection of relaxed DMO.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7" name="Picture 17"/>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79540" cy="4364355"/>
                          </a:xfrm>
                          <a:prstGeom prst="rect">
                            <a:avLst/>
                          </a:prstGeom>
                          <a:noFill/>
                        </pic:spPr>
                      </pic:pic>
                    </wpg:wgp>
                  </a:graphicData>
                </a:graphic>
              </wp:anchor>
            </w:drawing>
          </mc:Choice>
          <mc:Fallback>
            <w:pict>
              <v:group w14:anchorId="689641FE" id="Group 18" o:spid="_x0000_s1030" style="position:absolute;left:0;text-align:left;margin-left:.2pt;margin-top:4.9pt;width:510.2pt;height:423.4pt;z-index:251675648" coordsize="64795,537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">
                <v:shape id="Text Box 13" o:spid="_x0000_s1031" type="#_x0000_t202" style="position:absolute;top:44481;width:64790;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2B08F4BE" w14:textId="34359215" w:rsidR="0068782D" w:rsidRPr="009D0CF5" w:rsidRDefault="0068782D" w:rsidP="00952370">
                        <w:pPr>
                          <w:jc w:val="both"/>
                          <w:rPr>
                            <w:sz w:val="18"/>
                            <w:szCs w:val="18"/>
                          </w:rPr>
                        </w:pPr>
                        <w:r w:rsidRPr="009D0CF5">
                          <w:rPr>
                            <w:b/>
                            <w:bCs/>
                            <w:sz w:val="18"/>
                            <w:szCs w:val="18"/>
                          </w:rPr>
                          <w:t>Fig. 2</w:t>
                        </w:r>
                        <w:r w:rsidRPr="009D0CF5">
                          <w:rPr>
                            <w:sz w:val="18"/>
                            <w:szCs w:val="18"/>
                          </w:rPr>
                          <w:tab/>
                        </w:r>
                        <w:r w:rsidR="00952370" w:rsidRPr="009D0CF5">
                          <w:rPr>
                            <w:sz w:val="18"/>
                            <w:szCs w:val="18"/>
                          </w:rPr>
                          <w:t>(a) 2θ-ω scans of DSB-DMO VAN films show clear presence of (00</w:t>
                        </w:r>
                        <w:r w:rsidR="00952370" w:rsidRPr="009D0CF5">
                          <w:rPr>
                            <w:i/>
                            <w:iCs/>
                            <w:sz w:val="18"/>
                            <w:szCs w:val="18"/>
                          </w:rPr>
                          <w:t>l</w:t>
                        </w:r>
                        <w:r w:rsidR="00952370" w:rsidRPr="009D0CF5">
                          <w:rPr>
                            <w:sz w:val="18"/>
                            <w:szCs w:val="18"/>
                          </w:rPr>
                          <w:t xml:space="preserve">) orientated </w:t>
                        </w:r>
                        <w:r w:rsidR="00952370" w:rsidRPr="009D0CF5">
                          <w:rPr>
                            <w:rFonts w:ascii="Calibri" w:hAnsi="Calibri" w:cs="Calibri"/>
                            <w:sz w:val="18"/>
                            <w:szCs w:val="18"/>
                          </w:rPr>
                          <w:t>δ</w:t>
                        </w:r>
                        <w:r w:rsidR="00952370" w:rsidRPr="009D0CF5">
                          <w:rPr>
                            <w:sz w:val="18"/>
                            <w:szCs w:val="18"/>
                          </w:rPr>
                          <w:t>-fluorite DSB and DMO phases</w:t>
                        </w:r>
                        <w:r w:rsidR="000917FD" w:rsidRPr="009D0CF5">
                          <w:rPr>
                            <w:sz w:val="18"/>
                            <w:szCs w:val="18"/>
                          </w:rPr>
                          <w:t xml:space="preserve">. A </w:t>
                        </w:r>
                        <w:r w:rsidR="00E278A8" w:rsidRPr="009D0CF5">
                          <w:rPr>
                            <w:sz w:val="18"/>
                            <w:szCs w:val="18"/>
                          </w:rPr>
                          <w:t xml:space="preserve">very </w:t>
                        </w:r>
                        <w:r w:rsidR="000917FD" w:rsidRPr="009D0CF5">
                          <w:rPr>
                            <w:sz w:val="18"/>
                            <w:szCs w:val="18"/>
                          </w:rPr>
                          <w:t xml:space="preserve">small (111) DSB reflection is </w:t>
                        </w:r>
                        <w:r w:rsidR="00E278A8" w:rsidRPr="009D0CF5">
                          <w:rPr>
                            <w:sz w:val="18"/>
                            <w:szCs w:val="18"/>
                          </w:rPr>
                          <w:t xml:space="preserve">also </w:t>
                        </w:r>
                        <w:r w:rsidR="000917FD" w:rsidRPr="009D0CF5">
                          <w:rPr>
                            <w:sz w:val="18"/>
                            <w:szCs w:val="18"/>
                          </w:rPr>
                          <w:t>present at 28.51 ± 0.05°</w:t>
                        </w:r>
                        <w:r w:rsidR="00E278A8" w:rsidRPr="009D0CF5">
                          <w:rPr>
                            <w:sz w:val="18"/>
                            <w:szCs w:val="18"/>
                          </w:rPr>
                          <w:t xml:space="preserve">, marked by </w:t>
                        </w:r>
                        <w:r w:rsidR="00032F67" w:rsidRPr="009D0CF5">
                          <w:rPr>
                            <w:sz w:val="18"/>
                            <w:szCs w:val="18"/>
                          </w:rPr>
                          <w:t>*</w:t>
                        </w:r>
                        <w:r w:rsidR="000917FD" w:rsidRPr="009D0CF5">
                          <w:rPr>
                            <w:sz w:val="18"/>
                            <w:szCs w:val="18"/>
                          </w:rPr>
                          <w:t xml:space="preserve"> </w:t>
                        </w:r>
                        <w:r w:rsidR="00952370" w:rsidRPr="009D0CF5">
                          <w:rPr>
                            <w:sz w:val="18"/>
                            <w:szCs w:val="18"/>
                          </w:rPr>
                          <w:t>(b) φ scan of (111) STO and DSB reflections, confirming epitaxial relationship between DSB and STO of [</w:t>
                        </w:r>
                        <w:proofErr w:type="gramStart"/>
                        <w:r w:rsidR="00952370" w:rsidRPr="009D0CF5">
                          <w:rPr>
                            <w:sz w:val="18"/>
                            <w:szCs w:val="18"/>
                          </w:rPr>
                          <w:t>100]DSB</w:t>
                        </w:r>
                        <w:proofErr w:type="gramEnd"/>
                        <w:r w:rsidR="00952370" w:rsidRPr="009D0CF5">
                          <w:rPr>
                            <w:sz w:val="18"/>
                            <w:szCs w:val="18"/>
                          </w:rPr>
                          <w:t xml:space="preserve">//[110]STO (c) Asymmetric RSM around the STO (103) reflection. The DSB (204) is observed nearby, confirming the fluorite phase (d) Asymmetric RSM around the (113) reflection of STO. The (116) reflection of the tetragonally strained DMO is clearly present, alongside the (016) reflection of relaxed DMO.  </w:t>
                        </w:r>
                      </w:p>
                    </w:txbxContent>
                  </v:textbox>
                </v:shape>
                <v:shape id="Picture 17" o:spid="_x0000_s1032" type="#_x0000_t75" style="position:absolute;width:64795;height:43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">
                  <v:imagedata r:id="rId17" o:title=""/>
                </v:shape>
                <w10:wrap type="topAndBottom"/>
              </v:group>
            </w:pict>
          </mc:Fallback>
        </mc:AlternateContent>
      </w:r>
      <w:r w:rsidRPr="009D0CF5">
        <w:rPr>
          <w:sz w:val="18"/>
          <w:szCs w:val="18"/>
        </w:rPr>
        <w:t xml:space="preserve">are conclusive proof that cubic DSB can be grown epitaxially in VAN films grown on STO substrates. </w:t>
      </w:r>
    </w:p>
    <w:p w14:paraId="222F6AD7" w14:textId="78E70EDF" w:rsidR="009D7BB4" w:rsidRPr="009D0CF5" w:rsidRDefault="009D7BB4" w:rsidP="009D7BB4">
      <w:pPr>
        <w:jc w:val="both"/>
        <w:rPr>
          <w:sz w:val="18"/>
          <w:szCs w:val="18"/>
        </w:rPr>
      </w:pPr>
      <w:r w:rsidRPr="009D0CF5">
        <w:rPr>
          <w:sz w:val="18"/>
          <w:szCs w:val="18"/>
        </w:rPr>
        <w:t>We now consider the role of the DMO. The DMO forms mainly as a highly strained phase in the VAN film. This is seen from 2</w:t>
      </w:r>
      <w:r w:rsidRPr="009D0CF5">
        <w:rPr>
          <w:rFonts w:ascii="Symbol" w:hAnsi="Symbol"/>
          <w:sz w:val="18"/>
          <w:szCs w:val="18"/>
        </w:rPr>
        <w:t></w:t>
      </w:r>
      <w:r w:rsidRPr="009D0CF5">
        <w:rPr>
          <w:sz w:val="18"/>
          <w:szCs w:val="18"/>
        </w:rPr>
        <w:t>-ω XRD scans (Fig. 2a), which shows two reflections to the right of the (002) STO, corresponding to the strained (S) and relaxed (R) DMO phase. The reflection labelled S at lower 2θ arises from DMO (</w:t>
      </w:r>
      <w:r w:rsidR="00A02D87" w:rsidRPr="009D0CF5">
        <w:rPr>
          <w:sz w:val="18"/>
          <w:szCs w:val="18"/>
        </w:rPr>
        <w:t>a=</w:t>
      </w:r>
      <w:r w:rsidRPr="009D0CF5">
        <w:rPr>
          <w:sz w:val="18"/>
          <w:szCs w:val="18"/>
        </w:rPr>
        <w:t xml:space="preserve"> 5.280 Å, b = 5.832 Å, c = 7.381 Å </w:t>
      </w:r>
      <w:r w:rsidRPr="009D0CF5">
        <w:rPr>
          <w:sz w:val="18"/>
          <w:szCs w:val="18"/>
        </w:rPr>
        <w:fldChar w:fldCharType="begin" w:fldLock="1"/>
      </w:r>
      <w:r w:rsidR="00D264FD" w:rsidRPr="009D0CF5">
        <w:rPr>
          <w:sz w:val="18"/>
          <w:szCs w:val="18"/>
        </w:rPr>
        <w:instrText>ADDIN CSL_CITATION {"citationItems":[{"id":"ITEM-1","itemData":{"DOI":"10.1088/0953-8984/21/9/096002","ISSN":"09538984","abstract":"The floating-zone method with different growth ambiences has been used to selectively obtain hexagonal or orthorhombic DyMnO3 single crystals. The crystals were characterized by x-ray powder diffraction of ground specimens and a structure refinement as well as electron diffraction. We report magnetic susceptibility, magnetization and specific heat studies of this multiferroic compound in both the hexagonal and the orthorhombic structure. The hexagonal DyMnO3 shows magnetic ordering of Mn3+ (S = 2) spins on a triangular Mn lattice at TNMn = 57K characterized by a cusp in the specific heat. This transition is not apparent in the magnetic susceptibility due to the frustration on the Mn triangular lattice and the dominating paramagnetic susceptibility of the Dy3+ (S = 9/2) spins. At TNDy = 3K, a partial antiferromagnetic order of Dy moments has been observed. In comparison, the magnetic data for orthorhombic DyMnO3 display three transitions. The data broadly agree with results from earlier neutron diffraction experiments, which allows for the following assignment: a transition from an incommensurate antiferromagnetic ordering of Mn3+ spins at TNMn = 39K, a lock-in transition at Tlock-in = 16K and a second antiferromagnetic transition at T NDy = 5K due to the ordering of Dy moments. Both the hexagonal and the orthorhombic crystals show magnetic anisotropy and complex magnetic properties due to 4f-4f and 4f-3d couplings. © 2009 IOP Publishing Ltd.","author":[{"dropping-particle":"","family":"Harikrishnan","given":"S.","non-dropping-particle":"","parse-names":false,"suffix":""},{"dropping-particle":"","family":"Röler","given":"S.","non-dropping-particle":"","parse-names":false,"suffix":""},{"dropping-particle":"","family":"Naveen Kumar","given":"C. M.","non-dropping-particle":"","parse-names":false,"suffix":""},{"dropping-particle":"","family":"Bhat","given":"H. L.","non-dropping-particle":"","parse-names":false,"suffix":""},{"dropping-particle":"","family":"Röler","given":"U. K.","non-dropping-particle":"","parse-names":false,"suffix":""},{"dropping-particle":"","family":"Wirth","given":"S.","non-dropping-particle":"","parse-names":false,"suffix":""},{"dropping-particle":"","family":"Steglich","given":"F.","non-dropping-particle":"","parse-names":false,"suffix":""},{"dropping-particle":"","family":"Elizabeth","given":"Suja","non-dropping-particle":"","parse-names":false,"suffix":""}],"container-title":"Journal of Physics Condensed Matter","id":"ITEM-1","issue":"9","issued":{"date-parts":[["2009"]]},"title":"Phase transitions and rare-earth magnetism in hexagonal and orthorhombic DyMnO3 single crystals","type":"article-journal","volume":"21"},"uris":["http://www.mendeley.com/documents/?uuid=45e21ab0-ad6a-4b1b-a656-9bf51b01c481"]}],"mendeley":{"formattedCitation":"&lt;sup&gt;24&lt;/sup&gt;","plainTextFormattedCitation":"24","previouslyFormattedCitation":"&lt;sup&gt;24&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24</w:t>
      </w:r>
      <w:r w:rsidRPr="009D0CF5">
        <w:rPr>
          <w:sz w:val="18"/>
          <w:szCs w:val="18"/>
        </w:rPr>
        <w:fldChar w:fldCharType="end"/>
      </w:r>
      <w:r w:rsidRPr="009D0CF5">
        <w:rPr>
          <w:sz w:val="18"/>
          <w:szCs w:val="18"/>
        </w:rPr>
        <w:t>) which is compressed in-plane by STO (bulk average pseudo-cubic lattice parameter of DMO is 3.932 Å vs. STO 3.905 Å) resulting in</w:t>
      </w:r>
      <w:r w:rsidR="00D93004" w:rsidRPr="009D0CF5">
        <w:rPr>
          <w:sz w:val="18"/>
          <w:szCs w:val="18"/>
        </w:rPr>
        <w:t xml:space="preserve"> a</w:t>
      </w:r>
      <w:r w:rsidRPr="009D0CF5">
        <w:rPr>
          <w:sz w:val="18"/>
          <w:szCs w:val="18"/>
        </w:rPr>
        <w:t xml:space="preserve"> 3.64% out-of-plane tensile strain with c = 7.650(5) Å, as indexed. </w:t>
      </w:r>
      <w:r w:rsidR="00D264FD" w:rsidRPr="009D0CF5">
        <w:rPr>
          <w:sz w:val="18"/>
          <w:szCs w:val="18"/>
        </w:rPr>
        <w:t xml:space="preserve">The VAN structure enables the high strain levels, much higher than standard epitaxial thin films </w:t>
      </w:r>
      <w:r w:rsidR="00D264FD" w:rsidRPr="009D0CF5">
        <w:rPr>
          <w:sz w:val="18"/>
          <w:szCs w:val="18"/>
        </w:rPr>
        <w:fldChar w:fldCharType="begin" w:fldLock="1"/>
      </w:r>
      <w:r w:rsidR="007D1034" w:rsidRPr="009D0CF5">
        <w:rPr>
          <w:sz w:val="18"/>
          <w:szCs w:val="18"/>
        </w:rPr>
        <w:instrText>ADDIN CSL_CITATION {"citationItems":[{"id":"ITEM-1","itemData":{"DOI":"10.1063/1.4919059","ISSN":"2166532X","abstract":"Auxetic-like strain states were generated in self-assembled nanocomposite thin films of (Ba&lt;inf&gt;0.6&lt;/inf&gt;Sr&lt;inf&gt;0.4&lt;/inf&gt;TiO&lt;inf&gt;3&lt;/inf&gt;)&lt;inf&gt;1-x&lt;/inf&gt; - (Sm&lt;inf&gt;2&lt;/inf&gt;O&lt;inf&gt;3&lt;/inf&gt;)&lt;inf&gt;x&lt;/inf&gt;(BSTO - SmO). A switch from auxetic-like to elastic-like strain behavior was observed for x &gt; 0.50, when the SmO switched from being nanopillars in the BSTO matrix to being the matrix with BSTO nanopillars embedded in it. A simple model was adopted to explain how in-plane strain varies with x. At high x (0.75), strongly enhanced ferroelectric properties were obtained compared to pure BSTO films. The nanocomposite method represents a powerful new way to tune the properties of a wide range of strongly correlated metal oxides whose properties are very sensitive to strain.","author":[{"dropping-particle":"","family":"MacManus-Driscoll","given":"Judith","non-dropping-particle":"","parse-names":false,"suffix":""},{"dropping-particle":"","family":"Suwardi","given":"Ady","non-dropping-particle":"","parse-names":false,"suffix":""},{"dropping-particle":"","family":"Kursumovic","given":"Ahmed","non-dropping-particle":"","parse-names":false,"suffix":""},{"dropping-particle":"","family":"Bi","given":"Zhenxing","non-dropping-particle":"","parse-names":false,"suffix":""},{"dropping-particle":"","family":"Tsai","given":"Chen Fong","non-dropping-particle":"","parse-names":false,"suffix":""},{"dropping-particle":"","family":"Wang","given":"Haiyan","non-dropping-particle":"","parse-names":false,"suffix":""},{"dropping-particle":"","family":"Jia","given":"Quanxi","non-dropping-particle":"","parse-names":false,"suffix":""},{"dropping-particle":"","family":"Lee","given":"Oon Jew","non-dropping-particle":"","parse-names":false,"suffix":""}],"container-title":"APL Materials","id":"ITEM-1","issue":"6","issued":{"date-parts":[["2015"]]},"title":"New strain states and radical property tuning of metal oxides using a nanocomposite thin film approach","type":"article-journal","volume":"3"},"uris":["http://www.mendeley.com/documents/?uuid=7091c6e9-5a17-4ea4-a716-6d934ebf9cb8"]},{"id":"ITEM-2","itemData":{"DOI":"10.1038/nmat2124","ISSN":"14764660","abstract":"Two-phase, vertical nanocomposite heteroepitaxial films hold great promise for (multi)functional device applications. In order to achieve practical devices, a number of hurdles need to be overcome, including the creation of ordered structures (and their formation on a large scale), achieving different combinations of materials and control of strain coupling between the phases. Here we demonstrate major advances on all these fronts: remarkable spontaneously ordered structures were produced in newly predicted compositions, vertical strain was proven to dominate the strain state in films above 20nm thickness and strain manipulation was demonstrated by selection of phases with the appropriate elastic moduli. The work opens up a new avenue for strain control in relatively thick films and also promises new forms of ordered nanostructures for multifunctional applications. © 2008 Nature Publishing Group.","author":[{"dropping-particle":"","family":"MacManus-Driscoll","given":"Judith L.","non-dropping-particle":"","parse-names":false,"suffix":""},{"dropping-particle":"","family":"Zerrer","given":"Patrick","non-dropping-particle":"","parse-names":false,"suffix":""},{"dropping-particle":"","family":"Wang","given":"Haiyan","non-dropping-particle":"","parse-names":false,"suffix":""},{"dropping-particle":"","family":"Yang","given":"Hao","non-dropping-particle":"","parse-names":false,"suffix":""},{"dropping-particle":"","family":"Yoon","given":"Jongsik","non-dropping-particle":"","parse-names":false,"suffix":""},{"dropping-particle":"","family":"Fouchet","given":"Arnaud","non-dropping-particle":"","parse-names":false,"suffix":""},{"dropping-particle":"","family":"Yu","given":"Rong","non-dropping-particle":"","parse-names":false,"suffix":""},{"dropping-particle":"","family":"Blamire","given":"Mark G.","non-dropping-particle":"","parse-names":false,"suffix":""},{"dropping-particle":"","family":"Jia","given":"Quanxi","non-dropping-particle":"","parse-names":false,"suffix":""}],"container-title":"Nature Materials","id":"ITEM-2","issue":"4","issued":{"date-parts":[["2008"]]},"page":"314-320","title":"Strain control and spontaneous phase ordering in vertical nanocomposite heteroepitaxial thin films","type":"article-journal","volume":"7"},"uris":["http://www.mendeley.com/documents/?uuid=c3981cf4-3582-4367-9f16-674f97d0e33c"]}],"mendeley":{"formattedCitation":"&lt;sup&gt;25,26&lt;/sup&gt;","plainTextFormattedCitation":"25,26","previouslyFormattedCitation":"&lt;sup&gt;25,26&lt;/sup&gt;"},"properties":{"noteIndex":0},"schema":"https://github.com/citation-style-language/schema/raw/master/csl-citation.json"}</w:instrText>
      </w:r>
      <w:r w:rsidR="00D264FD" w:rsidRPr="009D0CF5">
        <w:rPr>
          <w:sz w:val="18"/>
          <w:szCs w:val="18"/>
        </w:rPr>
        <w:fldChar w:fldCharType="separate"/>
      </w:r>
      <w:r w:rsidR="00D264FD" w:rsidRPr="009D0CF5">
        <w:rPr>
          <w:noProof/>
          <w:sz w:val="18"/>
          <w:szCs w:val="18"/>
          <w:vertAlign w:val="superscript"/>
        </w:rPr>
        <w:t>25,26</w:t>
      </w:r>
      <w:r w:rsidR="00D264FD" w:rsidRPr="009D0CF5">
        <w:rPr>
          <w:sz w:val="18"/>
          <w:szCs w:val="18"/>
        </w:rPr>
        <w:fldChar w:fldCharType="end"/>
      </w:r>
      <w:r w:rsidR="00D264FD" w:rsidRPr="009D0CF5">
        <w:rPr>
          <w:sz w:val="18"/>
          <w:szCs w:val="18"/>
        </w:rPr>
        <w:t xml:space="preserve">. </w:t>
      </w:r>
      <w:r w:rsidRPr="009D0CF5">
        <w:rPr>
          <w:sz w:val="18"/>
          <w:szCs w:val="18"/>
        </w:rPr>
        <w:t>An additional reflection observed at higher 2θ, labelled R, indexed to c = 7.393(5) Å corresponds to relaxed DMO which adopts the bulk lattice parameters. This relaxation occurs at the upper part of the film away from the substrate and is minor contribution.</w:t>
      </w:r>
    </w:p>
    <w:p w14:paraId="72C0BD00" w14:textId="6484ACA2" w:rsidR="009D7BB4" w:rsidRPr="009D0CF5" w:rsidRDefault="009D7BB4" w:rsidP="009D7BB4">
      <w:pPr>
        <w:jc w:val="both"/>
        <w:rPr>
          <w:sz w:val="18"/>
          <w:szCs w:val="18"/>
        </w:rPr>
      </w:pPr>
      <w:r w:rsidRPr="009D0CF5">
        <w:rPr>
          <w:sz w:val="18"/>
          <w:szCs w:val="18"/>
        </w:rPr>
        <w:t xml:space="preserve">To understand more about the DMO phase, detailed high-resolution asymmetric X-ray reciprocal space maps (RSMs) around the (113) reflection of STO were performed (Fig. 2d). Two broad reflections are witnessed in close proximity to STO (113). </w:t>
      </w:r>
      <w:r w:rsidR="007D1034" w:rsidRPr="009D0CF5">
        <w:rPr>
          <w:sz w:val="18"/>
          <w:szCs w:val="18"/>
        </w:rPr>
        <w:t>We note that both reflections show greater in-plane (</w:t>
      </w:r>
      <w:proofErr w:type="spellStart"/>
      <w:r w:rsidR="007D1034" w:rsidRPr="009D0CF5">
        <w:rPr>
          <w:sz w:val="18"/>
          <w:szCs w:val="18"/>
        </w:rPr>
        <w:t>Qx</w:t>
      </w:r>
      <w:proofErr w:type="spellEnd"/>
      <w:r w:rsidR="007D1034" w:rsidRPr="009D0CF5">
        <w:rPr>
          <w:sz w:val="18"/>
          <w:szCs w:val="18"/>
        </w:rPr>
        <w:t>) broadening than out-of-plane (</w:t>
      </w:r>
      <w:proofErr w:type="spellStart"/>
      <w:r w:rsidR="007D1034" w:rsidRPr="009D0CF5">
        <w:rPr>
          <w:sz w:val="18"/>
          <w:szCs w:val="18"/>
        </w:rPr>
        <w:t>Qz</w:t>
      </w:r>
      <w:proofErr w:type="spellEnd"/>
      <w:r w:rsidR="007D1034" w:rsidRPr="009D0CF5">
        <w:rPr>
          <w:sz w:val="18"/>
          <w:szCs w:val="18"/>
        </w:rPr>
        <w:t xml:space="preserve">). This </w:t>
      </w:r>
      <w:r w:rsidR="008245C9" w:rsidRPr="009D0CF5">
        <w:rPr>
          <w:sz w:val="18"/>
          <w:szCs w:val="18"/>
        </w:rPr>
        <w:t>is</w:t>
      </w:r>
      <w:r w:rsidR="007D1034" w:rsidRPr="009D0CF5">
        <w:rPr>
          <w:sz w:val="18"/>
          <w:szCs w:val="18"/>
        </w:rPr>
        <w:t xml:space="preserve"> related to thermal contraction effects particular to VAN films </w:t>
      </w:r>
      <w:r w:rsidR="007D1034" w:rsidRPr="009D0CF5">
        <w:rPr>
          <w:sz w:val="18"/>
          <w:szCs w:val="18"/>
        </w:rPr>
        <w:fldChar w:fldCharType="begin" w:fldLock="1"/>
      </w:r>
      <w:r w:rsidR="004827A5" w:rsidRPr="009D0CF5">
        <w:rPr>
          <w:sz w:val="18"/>
          <w:szCs w:val="18"/>
        </w:rPr>
        <w:instrText>ADDIN CSL_CITATION {"citationItems":[{"id":"ITEM-1","itemData":{"DOI":"10.1063/1.4919059","ISSN":"2166532X","abstract":"Auxetic-like strain states were generated in self-assembled nanocomposite thin films of (Ba&lt;inf&gt;0.6&lt;/inf&gt;Sr&lt;inf&gt;0.4&lt;/inf&gt;TiO&lt;inf&gt;3&lt;/inf&gt;)&lt;inf&gt;1-x&lt;/inf&gt; - (Sm&lt;inf&gt;2&lt;/inf&gt;O&lt;inf&gt;3&lt;/inf&gt;)&lt;inf&gt;x&lt;/inf&gt;(BSTO - SmO). A switch from auxetic-like to elastic-like strain behavior was observed for x &gt; 0.50, when the SmO switched from being nanopillars in the BSTO matrix to being the matrix with BSTO nanopillars embedded in it. A simple model was adopted to explain how in-plane strain varies with x. At high x (0.75), strongly enhanced ferroelectric properties were obtained compared to pure BSTO films. The nanocomposite method represents a powerful new way to tune the properties of a wide range of strongly correlated metal oxides whose properties are very sensitive to strain.","author":[{"dropping-particle":"","family":"MacManus-Driscoll","given":"Judith","non-dropping-particle":"","parse-names":false,"suffix":""},{"dropping-particle":"","family":"Suwardi","given":"Ady","non-dropping-particle":"","parse-names":false,"suffix":""},{"dropping-particle":"","family":"Kursumovic","given":"Ahmed","non-dropping-particle":"","parse-names":false,"suffix":""},{"dropping-particle":"","family":"Bi","given":"Zhenxing","non-dropping-particle":"","parse-names":false,"suffix":""},{"dropping-particle":"","family":"Tsai","given":"Chen Fong","non-dropping-particle":"","parse-names":false,"suffix":""},{"dropping-particle":"","family":"Wang","given":"Haiyan","non-dropping-particle":"","parse-names":false,"suffix":""},{"dropping-particle":"","family":"Jia","given":"Quanxi","non-dropping-particle":"","parse-names":false,"suffix":""},{"dropping-particle":"","family":"Lee","given":"Oon Jew","non-dropping-particle":"","parse-names":false,"suffix":""}],"container-title":"APL Materials","id":"ITEM-1","issue":"6","issued":{"date-parts":[["2015"]]},"title":"New strain states and radical property tuning of metal oxides using a nanocomposite thin film approach","type":"article-journal","volume":"3"},"uris":["http://www.mendeley.com/documents/?uuid=7091c6e9-5a17-4ea4-a716-6d934ebf9cb8"]}],"mendeley":{"formattedCitation":"&lt;sup&gt;25&lt;/sup&gt;","plainTextFormattedCitation":"25","previouslyFormattedCitation":"&lt;sup&gt;25&lt;/sup&gt;"},"properties":{"noteIndex":0},"schema":"https://github.com/citation-style-language/schema/raw/master/csl-citation.json"}</w:instrText>
      </w:r>
      <w:r w:rsidR="007D1034" w:rsidRPr="009D0CF5">
        <w:rPr>
          <w:sz w:val="18"/>
          <w:szCs w:val="18"/>
        </w:rPr>
        <w:fldChar w:fldCharType="separate"/>
      </w:r>
      <w:r w:rsidR="007D1034" w:rsidRPr="009D0CF5">
        <w:rPr>
          <w:noProof/>
          <w:sz w:val="18"/>
          <w:szCs w:val="18"/>
          <w:vertAlign w:val="superscript"/>
        </w:rPr>
        <w:t>25</w:t>
      </w:r>
      <w:r w:rsidR="007D1034" w:rsidRPr="009D0CF5">
        <w:rPr>
          <w:sz w:val="18"/>
          <w:szCs w:val="18"/>
        </w:rPr>
        <w:fldChar w:fldCharType="end"/>
      </w:r>
      <w:r w:rsidR="008245C9" w:rsidRPr="009D0CF5">
        <w:rPr>
          <w:sz w:val="18"/>
          <w:szCs w:val="18"/>
        </w:rPr>
        <w:t xml:space="preserve">, and is not relevant to the uniform out-of-plane straining, which is the key factor for controlling the stabilisation of the </w:t>
      </w:r>
      <w:r w:rsidR="005B004C" w:rsidRPr="009D0CF5">
        <w:rPr>
          <w:rFonts w:cstheme="minorHAnsi"/>
          <w:sz w:val="18"/>
          <w:szCs w:val="18"/>
        </w:rPr>
        <w:t>δ</w:t>
      </w:r>
      <w:r w:rsidR="005B004C" w:rsidRPr="009D0CF5">
        <w:rPr>
          <w:sz w:val="18"/>
          <w:szCs w:val="18"/>
        </w:rPr>
        <w:t>-</w:t>
      </w:r>
      <w:r w:rsidR="008245C9" w:rsidRPr="009D0CF5">
        <w:rPr>
          <w:sz w:val="18"/>
          <w:szCs w:val="18"/>
        </w:rPr>
        <w:t>phase of DSB</w:t>
      </w:r>
      <w:r w:rsidR="007D1034" w:rsidRPr="009D0CF5">
        <w:rPr>
          <w:sz w:val="18"/>
          <w:szCs w:val="18"/>
        </w:rPr>
        <w:t xml:space="preserve">. </w:t>
      </w:r>
      <w:r w:rsidRPr="009D0CF5">
        <w:rPr>
          <w:sz w:val="18"/>
          <w:szCs w:val="18"/>
        </w:rPr>
        <w:t xml:space="preserve">The larger reflection can be indexed to a tetragonal phase with lattice parameters of a = b = 5.528(5) Å, c = 7.650(5) Å, and is assigned as the (116) reflection of the strained DMO phase as </w:t>
      </w:r>
      <w:bookmarkStart w:id="7" w:name="_Hlk90922644"/>
      <w:r w:rsidRPr="009D0CF5">
        <w:rPr>
          <w:sz w:val="18"/>
          <w:szCs w:val="18"/>
        </w:rPr>
        <w:t>seen in the 2θ-ω scans (Fig. 2a).</w:t>
      </w:r>
      <w:r w:rsidR="00DD6439" w:rsidRPr="009D0CF5">
        <w:rPr>
          <w:sz w:val="18"/>
          <w:szCs w:val="18"/>
        </w:rPr>
        <w:t xml:space="preserve"> </w:t>
      </w:r>
      <w:r w:rsidR="00D13B41" w:rsidRPr="009D0CF5">
        <w:rPr>
          <w:sz w:val="18"/>
          <w:szCs w:val="18"/>
        </w:rPr>
        <w:t>Th</w:t>
      </w:r>
      <w:r w:rsidR="009C23B8" w:rsidRPr="009D0CF5">
        <w:rPr>
          <w:sz w:val="18"/>
          <w:szCs w:val="18"/>
        </w:rPr>
        <w:t>is confirms that the</w:t>
      </w:r>
      <w:r w:rsidR="00D13B41" w:rsidRPr="009D0CF5">
        <w:rPr>
          <w:sz w:val="18"/>
          <w:szCs w:val="18"/>
        </w:rPr>
        <w:t xml:space="preserve"> DMO strains from an orthorhombic to tetragonal unit cell</w:t>
      </w:r>
      <w:r w:rsidR="00DD6439" w:rsidRPr="009D0CF5">
        <w:rPr>
          <w:sz w:val="18"/>
          <w:szCs w:val="18"/>
        </w:rPr>
        <w:t xml:space="preserve"> </w:t>
      </w:r>
      <w:r w:rsidR="00D13B41" w:rsidRPr="009D0CF5">
        <w:rPr>
          <w:sz w:val="18"/>
          <w:szCs w:val="18"/>
        </w:rPr>
        <w:t>with</w:t>
      </w:r>
      <w:r w:rsidR="00DD6439" w:rsidRPr="009D0CF5">
        <w:rPr>
          <w:sz w:val="18"/>
          <w:szCs w:val="18"/>
        </w:rPr>
        <w:t xml:space="preserve"> a 0.63 % tensile strain in the [110] direction.</w:t>
      </w:r>
      <w:r w:rsidRPr="009D0CF5">
        <w:rPr>
          <w:sz w:val="18"/>
          <w:szCs w:val="18"/>
        </w:rPr>
        <w:t xml:space="preserve"> We note the significance of 5.52 Å, </w:t>
      </w:r>
      <w:bookmarkEnd w:id="7"/>
      <w:r w:rsidRPr="009D0CF5">
        <w:rPr>
          <w:sz w:val="18"/>
          <w:szCs w:val="18"/>
        </w:rPr>
        <w:t xml:space="preserve">as it is equal to </w:t>
      </w:r>
      <m:oMath>
        <m:rad>
          <m:radPr>
            <m:degHide m:val="1"/>
            <m:ctrlPr>
              <w:rPr>
                <w:rFonts w:ascii="Cambria Math" w:hAnsi="Cambria Math"/>
                <w:i/>
                <w:sz w:val="18"/>
                <w:szCs w:val="18"/>
              </w:rPr>
            </m:ctrlPr>
          </m:radPr>
          <m:deg/>
          <m:e>
            <m:r>
              <w:rPr>
                <w:rFonts w:ascii="Cambria Math" w:hAnsi="Cambria Math"/>
                <w:sz w:val="18"/>
                <w:szCs w:val="18"/>
              </w:rPr>
              <m:t>2</m:t>
            </m:r>
          </m:e>
        </m:rad>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STO</m:t>
            </m:r>
          </m:sub>
        </m:sSub>
      </m:oMath>
      <w:r w:rsidRPr="009D0CF5">
        <w:rPr>
          <w:sz w:val="18"/>
          <w:szCs w:val="18"/>
        </w:rPr>
        <w:t>, indicating that DMO is in-plane straining to perfectly match the [</w:t>
      </w:r>
      <w:proofErr w:type="gramStart"/>
      <w:r w:rsidRPr="009D0CF5">
        <w:rPr>
          <w:sz w:val="18"/>
          <w:szCs w:val="18"/>
        </w:rPr>
        <w:t>110]STO</w:t>
      </w:r>
      <w:proofErr w:type="gramEnd"/>
      <w:r w:rsidRPr="009D0CF5">
        <w:rPr>
          <w:sz w:val="18"/>
          <w:szCs w:val="18"/>
        </w:rPr>
        <w:t xml:space="preserve"> direction. A second broad reflection is observed which corresponds to the (016) of the relaxed DMO, and can be indexed with b = 5.837(5) Å, c = 7.393(5) Å, thus consistent with the bulk DMO </w:t>
      </w:r>
      <w:r w:rsidRPr="009D0CF5">
        <w:rPr>
          <w:sz w:val="18"/>
          <w:szCs w:val="18"/>
        </w:rPr>
        <w:fldChar w:fldCharType="begin" w:fldLock="1"/>
      </w:r>
      <w:r w:rsidR="00D264FD" w:rsidRPr="009D0CF5">
        <w:rPr>
          <w:sz w:val="18"/>
          <w:szCs w:val="18"/>
        </w:rPr>
        <w:instrText>ADDIN CSL_CITATION {"citationItems":[{"id":"ITEM-1","itemData":{"DOI":"10.1088/0953-8984/21/9/096002","ISSN":"09538984","abstract":"The floating-zone method with different growth ambiences has been used to selectively obtain hexagonal or orthorhombic DyMnO3 single crystals. The crystals were characterized by x-ray powder diffraction of ground specimens and a structure refinement as well as electron diffraction. We report magnetic susceptibility, magnetization and specific heat studies of this multiferroic compound in both the hexagonal and the orthorhombic structure. The hexagonal DyMnO3 shows magnetic ordering of Mn3+ (S = 2) spins on a triangular Mn lattice at TNMn = 57K characterized by a cusp in the specific heat. This transition is not apparent in the magnetic susceptibility due to the frustration on the Mn triangular lattice and the dominating paramagnetic susceptibility of the Dy3+ (S = 9/2) spins. At TNDy = 3K, a partial antiferromagnetic order of Dy moments has been observed. In comparison, the magnetic data for orthorhombic DyMnO3 display three transitions. The data broadly agree with results from earlier neutron diffraction experiments, which allows for the following assignment: a transition from an incommensurate antiferromagnetic ordering of Mn3+ spins at TNMn = 39K, a lock-in transition at Tlock-in = 16K and a second antiferromagnetic transition at T NDy = 5K due to the ordering of Dy moments. Both the hexagonal and the orthorhombic crystals show magnetic anisotropy and complex magnetic properties due to 4f-4f and 4f-3d couplings. © 2009 IOP Publishing Ltd.","author":[{"dropping-particle":"","family":"Harikrishnan","given":"S.","non-dropping-particle":"","parse-names":false,"suffix":""},{"dropping-particle":"","family":"Röler","given":"S.","non-dropping-particle":"","parse-names":false,"suffix":""},{"dropping-particle":"","family":"Naveen Kumar","given":"C. M.","non-dropping-particle":"","parse-names":false,"suffix":""},{"dropping-particle":"","family":"Bhat","given":"H. L.","non-dropping-particle":"","parse-names":false,"suffix":""},{"dropping-particle":"","family":"Röler","given":"U. K.","non-dropping-particle":"","parse-names":false,"suffix":""},{"dropping-particle":"","family":"Wirth","given":"S.","non-dropping-particle":"","parse-names":false,"suffix":""},{"dropping-particle":"","family":"Steglich","given":"F.","non-dropping-particle":"","parse-names":false,"suffix":""},{"dropping-particle":"","family":"Elizabeth","given":"Suja","non-dropping-particle":"","parse-names":false,"suffix":""}],"container-title":"Journal of Physics Condensed Matter","id":"ITEM-1","issue":"9","issued":{"date-parts":[["2009"]]},"title":"Phase transitions and rare-earth magnetism in hexagonal and orthorhombic DyMnO3 single crystals","type":"article-journal","volume":"21"},"uris":["http://www.mendeley.com/documents/?uuid=45e21ab0-ad6a-4b1b-a656-9bf51b01c481"]}],"mendeley":{"formattedCitation":"&lt;sup&gt;24&lt;/sup&gt;","plainTextFormattedCitation":"24","previouslyFormattedCitation":"&lt;sup&gt;24&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24</w:t>
      </w:r>
      <w:r w:rsidRPr="009D0CF5">
        <w:rPr>
          <w:sz w:val="18"/>
          <w:szCs w:val="18"/>
        </w:rPr>
        <w:fldChar w:fldCharType="end"/>
      </w:r>
      <w:r w:rsidRPr="009D0CF5">
        <w:rPr>
          <w:sz w:val="18"/>
          <w:szCs w:val="18"/>
        </w:rPr>
        <w:t xml:space="preserve">. </w:t>
      </w:r>
      <w:r w:rsidRPr="009D0CF5" w:rsidDel="00E151F4">
        <w:rPr>
          <w:sz w:val="18"/>
          <w:szCs w:val="18"/>
        </w:rPr>
        <w:t>These observations are similar to previously reported (SmMnO</w:t>
      </w:r>
      <w:r w:rsidRPr="009D0CF5" w:rsidDel="00E151F4">
        <w:rPr>
          <w:sz w:val="18"/>
          <w:szCs w:val="18"/>
          <w:vertAlign w:val="subscript"/>
        </w:rPr>
        <w:t>3</w:t>
      </w:r>
      <w:r w:rsidRPr="009D0CF5" w:rsidDel="00E151F4">
        <w:rPr>
          <w:sz w:val="18"/>
          <w:szCs w:val="18"/>
        </w:rPr>
        <w:t>)</w:t>
      </w:r>
      <w:r w:rsidRPr="009D0CF5" w:rsidDel="00E151F4">
        <w:rPr>
          <w:sz w:val="18"/>
          <w:szCs w:val="18"/>
          <w:vertAlign w:val="subscript"/>
        </w:rPr>
        <w:t>0.5</w:t>
      </w:r>
      <w:r w:rsidRPr="009D0CF5" w:rsidDel="00E151F4">
        <w:rPr>
          <w:sz w:val="18"/>
          <w:szCs w:val="18"/>
        </w:rPr>
        <w:t>((</w:t>
      </w:r>
      <w:proofErr w:type="spellStart"/>
      <w:r w:rsidRPr="009D0CF5" w:rsidDel="00E151F4">
        <w:rPr>
          <w:sz w:val="18"/>
          <w:szCs w:val="18"/>
        </w:rPr>
        <w:t>Bi,Sm</w:t>
      </w:r>
      <w:proofErr w:type="spellEnd"/>
      <w:r w:rsidRPr="009D0CF5" w:rsidDel="00E151F4">
        <w:rPr>
          <w:sz w:val="18"/>
          <w:szCs w:val="18"/>
        </w:rPr>
        <w:t>)</w:t>
      </w:r>
      <w:r w:rsidRPr="009D0CF5" w:rsidDel="00E151F4">
        <w:rPr>
          <w:sz w:val="18"/>
          <w:szCs w:val="18"/>
          <w:vertAlign w:val="subscript"/>
        </w:rPr>
        <w:t>2</w:t>
      </w:r>
      <w:r w:rsidRPr="009D0CF5" w:rsidDel="00E151F4">
        <w:rPr>
          <w:sz w:val="18"/>
          <w:szCs w:val="18"/>
        </w:rPr>
        <w:t>O</w:t>
      </w:r>
      <w:r w:rsidRPr="009D0CF5" w:rsidDel="00E151F4">
        <w:rPr>
          <w:sz w:val="18"/>
          <w:szCs w:val="18"/>
          <w:vertAlign w:val="subscript"/>
        </w:rPr>
        <w:t>3</w:t>
      </w:r>
      <w:r w:rsidRPr="009D0CF5" w:rsidDel="00E151F4">
        <w:rPr>
          <w:sz w:val="18"/>
          <w:szCs w:val="18"/>
        </w:rPr>
        <w:t>)</w:t>
      </w:r>
      <w:r w:rsidRPr="009D0CF5" w:rsidDel="00E151F4">
        <w:rPr>
          <w:sz w:val="18"/>
          <w:szCs w:val="18"/>
          <w:vertAlign w:val="subscript"/>
        </w:rPr>
        <w:t>0.5</w:t>
      </w:r>
      <w:r w:rsidRPr="009D0CF5" w:rsidDel="00E151F4">
        <w:rPr>
          <w:sz w:val="18"/>
          <w:szCs w:val="18"/>
        </w:rPr>
        <w:t xml:space="preserve"> VAN films </w:t>
      </w:r>
      <w:r w:rsidRPr="009D0CF5">
        <w:rPr>
          <w:sz w:val="18"/>
          <w:szCs w:val="18"/>
        </w:rPr>
        <w:fldChar w:fldCharType="begin" w:fldLock="1"/>
      </w:r>
      <w:r w:rsidR="00D264FD" w:rsidRPr="009D0CF5">
        <w:rPr>
          <w:sz w:val="18"/>
          <w:szCs w:val="18"/>
        </w:rPr>
        <w:instrText>ADDIN CSL_CITATION {"citationItems":[{"id":"ITEM-1","itemData":{"DOI":"10.1038/s41467-020-16101-2","ISSN":"20411723","PMID":"32371855","abstract":"Orthorhombic RMnO3 (R = rare-earth cation) compounds are type-II multiferroics induced by inversion-symmetry-breaking of spin order. They hold promise for magneto-electric devices. However, no spontaneous room-temperature ferroic property has been observed to date in orthorhombic RMnO3. Here, using 3D straining in nanocomposite films of (SmMnO3)0.5((Bi,Sm)2O3)0.5, we demonstrate room temperature ferroelectricity and ferromagnetism with TC,FM ~ 90 K, matching exactly with theoretical predictions for the induced strain levels. Large in-plane compressive and out-of-plane tensile strains (−3.6% and +4.9%, respectively) were induced by the stiff (Bi,Sm)2O3 nanopillars embedded. The room temperature electric polarization is comparable to other spin-driven ferroelectric RMnO3 films. Also, while bulk SmMnO3 is antiferromagnetic, ferromagnetism was induced in the composite films. The Mn-O bond angles and lengths determined from density functional theory explain the origin of the ferroelectricity, i.e. modification of the exchange coupling. Our structural tuning method gives a route to designing multiferroics.","author":[{"dropping-particle":"","family":"Choi","given":"Eun Mi","non-dropping-particle":"","parse-names":false,"suffix":""},{"dropping-particle":"","family":"Maity","given":"Tuhin","non-dropping-particle":"","parse-names":false,"suffix":""},{"dropping-particle":"","family":"Kursumovic","given":"Ahmed","non-dropping-particle":"","parse-names":false,"suffix":""},{"dropping-particle":"","family":"Lu","given":"Ping","non-dropping-particle":"","parse-names":false,"suffix":""},{"dropping-particle":"","family":"Bi","given":"Zenxhing","non-dropping-particle":"","parse-names":false,"suffix":""},{"dropping-particle":"","family":"Yu","given":"Shukai","non-dropping-particle":"","parse-names":false,"suffix":""},{"dropping-particle":"","family":"Park","given":"Yoonsang","non-dropping-particle":"","parse-names":false,"suffix":""},{"dropping-particle":"","family":"Zhu","given":"Bonan","non-dropping-particle":"","parse-names":false,"suffix":""},{"dropping-particle":"","family":"Wu","given":"Rui","non-dropping-particle":"","parse-names":false,"suffix":""},{"dropping-particle":"","family":"Gopalan","given":"Venkatraman","non-dropping-particle":"","parse-names":false,"suffix":""},{"dropping-particle":"","family":"Wang","given":"Haiyan","non-dropping-particle":"","parse-names":false,"suffix":""},{"dropping-particle":"","family":"MacManus-Driscoll","given":"Judith L.","non-dropping-particle":"","parse-names":false,"suffix":""}],"container-title":"Nature Communications","id":"ITEM-1","issue":"1","issued":{"date-parts":[["2020"]]},"page":"1-9","title":"Nanoengineering room temperature ferroelectricity into orthorhombic SmMnO3 films","type":"article-journal","volume":"11"},"uris":["http://www.mendeley.com/documents/?uuid=251e1663-2af4-4657-91f4-e1745d9d6e78"]}],"mendeley":{"formattedCitation":"&lt;sup&gt;21&lt;/sup&gt;","plainTextFormattedCitation":"21","previouslyFormattedCitation":"&lt;sup&gt;21&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21</w:t>
      </w:r>
      <w:r w:rsidRPr="009D0CF5">
        <w:rPr>
          <w:sz w:val="18"/>
          <w:szCs w:val="18"/>
        </w:rPr>
        <w:fldChar w:fldCharType="end"/>
      </w:r>
      <w:r w:rsidRPr="009D0CF5">
        <w:rPr>
          <w:sz w:val="18"/>
          <w:szCs w:val="18"/>
        </w:rPr>
        <w:t xml:space="preserve">. </w:t>
      </w:r>
    </w:p>
    <w:p w14:paraId="42914745" w14:textId="5075012B" w:rsidR="009D7BB4" w:rsidRPr="009D0CF5" w:rsidRDefault="009D7BB4" w:rsidP="009D7BB4">
      <w:pPr>
        <w:jc w:val="both"/>
        <w:rPr>
          <w:sz w:val="18"/>
          <w:szCs w:val="18"/>
        </w:rPr>
      </w:pPr>
      <w:r w:rsidRPr="009D0CF5">
        <w:rPr>
          <w:sz w:val="18"/>
          <w:szCs w:val="18"/>
        </w:rPr>
        <w:t xml:space="preserve">In our film, the DMO matrix plays an important role in stabilising the cubic DSB phase; the strained DMO and DSB have a ~ 2% lattice mismatch. Thus, the strained DMO matrix acts as scaffold to stabilise </w:t>
      </w:r>
      <w:r w:rsidR="009628D9" w:rsidRPr="009D0CF5">
        <w:rPr>
          <w:noProof/>
        </w:rPr>
        <mc:AlternateContent>
          <mc:Choice Requires="wps">
            <w:drawing>
              <wp:anchor distT="0" distB="0" distL="114300" distR="114300" simplePos="0" relativeHeight="251669504" behindDoc="0" locked="0" layoutInCell="1" allowOverlap="1" wp14:anchorId="1A45D19C" wp14:editId="695BC222">
                <wp:simplePos x="0" y="0"/>
                <wp:positionH relativeFrom="margin">
                  <wp:align>right</wp:align>
                </wp:positionH>
                <wp:positionV relativeFrom="paragraph">
                  <wp:posOffset>3161665</wp:posOffset>
                </wp:positionV>
                <wp:extent cx="6479540" cy="635"/>
                <wp:effectExtent l="0" t="0" r="0" b="1270"/>
                <wp:wrapTopAndBottom/>
                <wp:docPr id="16" name="Text Box 16"/>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1BDEB278" w14:textId="75E9DBF1" w:rsidR="00952370" w:rsidRPr="003F5F09" w:rsidRDefault="00952370" w:rsidP="00952370">
                            <w:pPr>
                              <w:jc w:val="both"/>
                              <w:rPr>
                                <w:sz w:val="18"/>
                                <w:szCs w:val="18"/>
                              </w:rPr>
                            </w:pPr>
                            <w:r w:rsidRPr="00952370">
                              <w:rPr>
                                <w:sz w:val="18"/>
                                <w:szCs w:val="18"/>
                              </w:rPr>
                              <w:t>F</w:t>
                            </w:r>
                            <w:r w:rsidRPr="00952370">
                              <w:rPr>
                                <w:b/>
                                <w:bCs/>
                                <w:sz w:val="18"/>
                                <w:szCs w:val="18"/>
                              </w:rPr>
                              <w:t>ig. 3</w:t>
                            </w:r>
                            <w:r w:rsidRPr="00952370">
                              <w:rPr>
                                <w:b/>
                                <w:bCs/>
                                <w:sz w:val="18"/>
                                <w:szCs w:val="18"/>
                              </w:rPr>
                              <w:tab/>
                            </w:r>
                            <w:r w:rsidRPr="00952370">
                              <w:rPr>
                                <w:sz w:val="18"/>
                                <w:szCs w:val="18"/>
                              </w:rPr>
                              <w:t>(a) Arrhenius plot of DSB-DMO VAN film in air displaying high ionic conductivity as compared to the literature results for superlattices</w:t>
                            </w:r>
                            <w:r w:rsidRPr="00952370">
                              <w:rPr>
                                <w:sz w:val="18"/>
                                <w:szCs w:val="18"/>
                              </w:rPr>
                              <w:fldChar w:fldCharType="begin" w:fldLock="1"/>
                            </w:r>
                            <w:r w:rsidR="00D264FD">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id":"ITEM-2","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2","issue":"12","issued":{"date-parts":[["2016"]]},"page":"2-7","title":"High ionic conductivity in confined bismuth oxide-based heterostructures","type":"article-journal","volume":"4"},"uris":["http://www.mendeley.com/documents/?uuid=e16a9f55-5004-4da6-bb97-7d2e4fce6d79"]}],"mendeley":{"formattedCitation":"&lt;sup&gt;12,13&lt;/sup&gt;","plainTextFormattedCitation":"12,13","previouslyFormattedCitation":"&lt;sup&gt;12,13&lt;/sup&gt;"},"properties":{"noteIndex":0},"schema":"https://github.com/citation-style-language/schema/raw/master/csl-citation.json"}</w:instrText>
                            </w:r>
                            <w:r w:rsidRPr="00952370">
                              <w:rPr>
                                <w:sz w:val="18"/>
                                <w:szCs w:val="18"/>
                              </w:rPr>
                              <w:fldChar w:fldCharType="separate"/>
                            </w:r>
                            <w:r w:rsidR="00EA4B3F" w:rsidRPr="00EA4B3F">
                              <w:rPr>
                                <w:noProof/>
                                <w:sz w:val="18"/>
                                <w:szCs w:val="18"/>
                                <w:vertAlign w:val="superscript"/>
                              </w:rPr>
                              <w:t>12,13</w:t>
                            </w:r>
                            <w:r w:rsidRPr="00952370">
                              <w:rPr>
                                <w:sz w:val="18"/>
                                <w:szCs w:val="18"/>
                              </w:rPr>
                              <w:fldChar w:fldCharType="end"/>
                            </w:r>
                            <w:r w:rsidRPr="00952370">
                              <w:rPr>
                                <w:sz w:val="18"/>
                                <w:szCs w:val="18"/>
                              </w:rPr>
                              <w:t xml:space="preserve"> and bulk powder DSB</w:t>
                            </w:r>
                            <w:r w:rsidRPr="00952370">
                              <w:rPr>
                                <w:sz w:val="18"/>
                                <w:szCs w:val="18"/>
                              </w:rPr>
                              <w:fldChar w:fldCharType="begin" w:fldLock="1"/>
                            </w:r>
                            <w:r w:rsidRPr="00952370">
                              <w:rPr>
                                <w:sz w:val="18"/>
                                <w:szCs w:val="18"/>
                              </w:rPr>
                              <w:instrText>ADDIN CSL_CITATION {"citationItems":[{"id":"ITEM-1","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1","issue":"75","issued":{"date-parts":[["1981"]]},"page":"75-81","title":"High Oxygen Ion Conduction in Sintered Oxides of the Bi2O3 -Dy2O3 System","type":"article-journal","volume":"128"},"uris":["http://www.mendeley.com/documents/?uuid=7b5f5d86-a032-4bc5-b8bd-5e60fb4a6116"]}],"mendeley":{"formattedCitation":"&lt;sup&gt;5&lt;/sup&gt;","plainTextFormattedCitation":"5","previouslyFormattedCitation":"&lt;sup&gt;5&lt;/sup&gt;"},"properties":{"noteIndex":0},"schema":"https://github.com/citation-style-language/schema/raw/master/csl-citation.json"}</w:instrText>
                            </w:r>
                            <w:r w:rsidRPr="00952370">
                              <w:rPr>
                                <w:sz w:val="18"/>
                                <w:szCs w:val="18"/>
                              </w:rPr>
                              <w:fldChar w:fldCharType="separate"/>
                            </w:r>
                            <w:r w:rsidRPr="00952370">
                              <w:rPr>
                                <w:noProof/>
                                <w:sz w:val="18"/>
                                <w:szCs w:val="18"/>
                                <w:vertAlign w:val="superscript"/>
                              </w:rPr>
                              <w:t>5</w:t>
                            </w:r>
                            <w:r w:rsidRPr="00952370">
                              <w:rPr>
                                <w:sz w:val="18"/>
                                <w:szCs w:val="18"/>
                              </w:rPr>
                              <w:fldChar w:fldCharType="end"/>
                            </w:r>
                            <w:r w:rsidR="00B21961">
                              <w:rPr>
                                <w:sz w:val="18"/>
                                <w:szCs w:val="18"/>
                              </w:rPr>
                              <w:t xml:space="preserve"> </w:t>
                            </w:r>
                            <w:r w:rsidRPr="00952370">
                              <w:rPr>
                                <w:sz w:val="18"/>
                                <w:szCs w:val="18"/>
                              </w:rPr>
                              <w:t xml:space="preserve">(b) Typical Nyquist plot </w:t>
                            </w:r>
                            <w:r w:rsidR="001A5E9E">
                              <w:rPr>
                                <w:sz w:val="18"/>
                                <w:szCs w:val="18"/>
                              </w:rPr>
                              <w:t xml:space="preserve">at 400 </w:t>
                            </w:r>
                            <w:r w:rsidR="001A5E9E" w:rsidRPr="001A5E9E">
                              <w:rPr>
                                <w:sz w:val="18"/>
                                <w:szCs w:val="18"/>
                              </w:rPr>
                              <w:t>°C</w:t>
                            </w:r>
                            <w:r w:rsidRPr="00952370">
                              <w:rPr>
                                <w:sz w:val="18"/>
                                <w:szCs w:val="18"/>
                              </w:rPr>
                              <w:t xml:space="preserve">. </w:t>
                            </w:r>
                            <w:r w:rsidR="00B21961">
                              <w:rPr>
                                <w:sz w:val="18"/>
                                <w:szCs w:val="18"/>
                              </w:rPr>
                              <w:t>Inset; t</w:t>
                            </w:r>
                            <w:r w:rsidRPr="00952370">
                              <w:rPr>
                                <w:sz w:val="18"/>
                                <w:szCs w:val="18"/>
                              </w:rPr>
                              <w:t xml:space="preserve">he </w:t>
                            </w:r>
                            <w:proofErr w:type="spellStart"/>
                            <w:r w:rsidRPr="00952370">
                              <w:rPr>
                                <w:sz w:val="18"/>
                                <w:szCs w:val="18"/>
                              </w:rPr>
                              <w:t>Randles</w:t>
                            </w:r>
                            <w:proofErr w:type="spellEnd"/>
                            <w:r w:rsidRPr="00952370">
                              <w:rPr>
                                <w:sz w:val="18"/>
                                <w:szCs w:val="18"/>
                              </w:rPr>
                              <w:t xml:space="preserve"> model used to fit the data</w:t>
                            </w:r>
                            <w:r w:rsidR="00B21961">
                              <w:rPr>
                                <w:sz w:val="18"/>
                                <w:szCs w:val="18"/>
                              </w:rPr>
                              <w:t xml:space="preserve">, </w:t>
                            </w:r>
                            <w:r w:rsidR="00B21961" w:rsidRPr="009D7BB4">
                              <w:rPr>
                                <w:color w:val="000000" w:themeColor="text1"/>
                                <w:sz w:val="18"/>
                                <w:szCs w:val="18"/>
                              </w:rPr>
                              <w:t>where R</w:t>
                            </w:r>
                            <w:r w:rsidR="00B21961" w:rsidRPr="009D7BB4">
                              <w:rPr>
                                <w:color w:val="000000" w:themeColor="text1"/>
                                <w:sz w:val="18"/>
                                <w:szCs w:val="18"/>
                                <w:vertAlign w:val="subscript"/>
                              </w:rPr>
                              <w:t>i</w:t>
                            </w:r>
                            <w:r w:rsidR="00B21961" w:rsidRPr="009D7BB4">
                              <w:rPr>
                                <w:color w:val="000000" w:themeColor="text1"/>
                                <w:sz w:val="18"/>
                                <w:szCs w:val="18"/>
                              </w:rPr>
                              <w:t>/C</w:t>
                            </w:r>
                            <w:r w:rsidR="00B21961" w:rsidRPr="009D7BB4">
                              <w:rPr>
                                <w:color w:val="000000" w:themeColor="text1"/>
                                <w:sz w:val="18"/>
                                <w:szCs w:val="18"/>
                                <w:vertAlign w:val="subscript"/>
                              </w:rPr>
                              <w:t>i</w:t>
                            </w:r>
                            <w:r w:rsidR="00B21961" w:rsidRPr="009D7BB4">
                              <w:rPr>
                                <w:color w:val="000000" w:themeColor="text1"/>
                                <w:sz w:val="18"/>
                                <w:szCs w:val="18"/>
                              </w:rPr>
                              <w:t xml:space="preserve"> models the ionic conductivity of DSB, </w:t>
                            </w:r>
                            <w:proofErr w:type="spellStart"/>
                            <w:r w:rsidR="00B21961" w:rsidRPr="009D7BB4">
                              <w:rPr>
                                <w:color w:val="000000" w:themeColor="text1"/>
                                <w:sz w:val="18"/>
                                <w:szCs w:val="18"/>
                              </w:rPr>
                              <w:t>W</w:t>
                            </w:r>
                            <w:r w:rsidR="00B21961" w:rsidRPr="009D7BB4">
                              <w:rPr>
                                <w:color w:val="000000" w:themeColor="text1"/>
                                <w:sz w:val="18"/>
                                <w:szCs w:val="18"/>
                                <w:vertAlign w:val="subscript"/>
                              </w:rPr>
                              <w:t>s</w:t>
                            </w:r>
                            <w:proofErr w:type="spellEnd"/>
                            <w:r w:rsidR="00B21961" w:rsidRPr="009D7BB4">
                              <w:rPr>
                                <w:color w:val="000000" w:themeColor="text1"/>
                                <w:sz w:val="18"/>
                                <w:szCs w:val="18"/>
                              </w:rPr>
                              <w:t xml:space="preserve"> the FLW response, and </w:t>
                            </w:r>
                            <w:proofErr w:type="spellStart"/>
                            <w:r w:rsidR="00B21961" w:rsidRPr="009D7BB4">
                              <w:rPr>
                                <w:color w:val="000000" w:themeColor="text1"/>
                                <w:sz w:val="18"/>
                                <w:szCs w:val="18"/>
                              </w:rPr>
                              <w:t>R</w:t>
                            </w:r>
                            <w:r w:rsidR="00B21961" w:rsidRPr="009D7BB4">
                              <w:rPr>
                                <w:color w:val="000000" w:themeColor="text1"/>
                                <w:sz w:val="18"/>
                                <w:szCs w:val="18"/>
                                <w:vertAlign w:val="subscript"/>
                              </w:rPr>
                              <w:t>s</w:t>
                            </w:r>
                            <w:r w:rsidR="00A27BE1">
                              <w:rPr>
                                <w:color w:val="000000" w:themeColor="text1"/>
                                <w:sz w:val="18"/>
                                <w:szCs w:val="18"/>
                                <w:vertAlign w:val="subscript"/>
                              </w:rPr>
                              <w:t>erial</w:t>
                            </w:r>
                            <w:proofErr w:type="spellEnd"/>
                            <w:r w:rsidR="00B21961" w:rsidRPr="009D7BB4">
                              <w:rPr>
                                <w:color w:val="000000" w:themeColor="text1"/>
                                <w:sz w:val="18"/>
                                <w:szCs w:val="18"/>
                              </w:rPr>
                              <w:t xml:space="preserve"> the internal resistances of the EIS setup.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5D19C" id="Text Box 16" o:spid="_x0000_s1033" type="#_x0000_t202" style="position:absolute;left:0;text-align:left;margin-left:459pt;margin-top:248.95pt;width:510.2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" stroked="f">
                <v:textbox style="mso-fit-shape-to-text:t" inset="0,0,0,0">
                  <w:txbxContent>
                    <w:p w14:paraId="1BDEB278" w14:textId="75E9DBF1" w:rsidR="00952370" w:rsidRPr="003F5F09" w:rsidRDefault="00952370" w:rsidP="00952370">
                      <w:pPr>
                        <w:jc w:val="both"/>
                        <w:rPr>
                          <w:sz w:val="18"/>
                          <w:szCs w:val="18"/>
                        </w:rPr>
                      </w:pPr>
                      <w:r w:rsidRPr="00952370">
                        <w:rPr>
                          <w:sz w:val="18"/>
                          <w:szCs w:val="18"/>
                        </w:rPr>
                        <w:t>F</w:t>
                      </w:r>
                      <w:r w:rsidRPr="00952370">
                        <w:rPr>
                          <w:b/>
                          <w:bCs/>
                          <w:sz w:val="18"/>
                          <w:szCs w:val="18"/>
                        </w:rPr>
                        <w:t>ig. 3</w:t>
                      </w:r>
                      <w:r w:rsidRPr="00952370">
                        <w:rPr>
                          <w:b/>
                          <w:bCs/>
                          <w:sz w:val="18"/>
                          <w:szCs w:val="18"/>
                        </w:rPr>
                        <w:tab/>
                      </w:r>
                      <w:r w:rsidRPr="00952370">
                        <w:rPr>
                          <w:sz w:val="18"/>
                          <w:szCs w:val="18"/>
                        </w:rPr>
                        <w:t>(a) Arrhenius plot of DSB-DMO VAN film in air displaying high ionic conductivity as compared to the literature results for superlattices</w:t>
                      </w:r>
                      <w:r w:rsidRPr="00952370">
                        <w:rPr>
                          <w:sz w:val="18"/>
                          <w:szCs w:val="18"/>
                        </w:rPr>
                        <w:fldChar w:fldCharType="begin" w:fldLock="1"/>
                      </w:r>
                      <w:r w:rsidR="00D264FD">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id":"ITEM-2","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2","issue":"12","issued":{"date-parts":[["2016"]]},"page":"2-7","title":"High ionic conductivity in confined bismuth oxide-based heterostructures","type":"article-journal","volume":"4"},"uris":["http://www.mendeley.com/documents/?uuid=e16a9f55-5004-4da6-bb97-7d2e4fce6d79"]}],"mendeley":{"formattedCitation":"&lt;sup&gt;12,13&lt;/sup&gt;","plainTextFormattedCitation":"12,13","previouslyFormattedCitation":"&lt;sup&gt;12,13&lt;/sup&gt;"},"properties":{"noteIndex":0},"schema":"https://github.com/citation-style-language/schema/raw/master/csl-citation.json"}</w:instrText>
                      </w:r>
                      <w:r w:rsidRPr="00952370">
                        <w:rPr>
                          <w:sz w:val="18"/>
                          <w:szCs w:val="18"/>
                        </w:rPr>
                        <w:fldChar w:fldCharType="separate"/>
                      </w:r>
                      <w:r w:rsidR="00EA4B3F" w:rsidRPr="00EA4B3F">
                        <w:rPr>
                          <w:noProof/>
                          <w:sz w:val="18"/>
                          <w:szCs w:val="18"/>
                          <w:vertAlign w:val="superscript"/>
                        </w:rPr>
                        <w:t>12,13</w:t>
                      </w:r>
                      <w:r w:rsidRPr="00952370">
                        <w:rPr>
                          <w:sz w:val="18"/>
                          <w:szCs w:val="18"/>
                        </w:rPr>
                        <w:fldChar w:fldCharType="end"/>
                      </w:r>
                      <w:r w:rsidRPr="00952370">
                        <w:rPr>
                          <w:sz w:val="18"/>
                          <w:szCs w:val="18"/>
                        </w:rPr>
                        <w:t xml:space="preserve"> and bulk powder DSB</w:t>
                      </w:r>
                      <w:r w:rsidRPr="00952370">
                        <w:rPr>
                          <w:sz w:val="18"/>
                          <w:szCs w:val="18"/>
                        </w:rPr>
                        <w:fldChar w:fldCharType="begin" w:fldLock="1"/>
                      </w:r>
                      <w:r w:rsidRPr="00952370">
                        <w:rPr>
                          <w:sz w:val="18"/>
                          <w:szCs w:val="18"/>
                        </w:rPr>
                        <w:instrText>ADDIN CSL_CITATION {"citationItems":[{"id":"ITEM-1","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1","issue":"75","issued":{"date-parts":[["1981"]]},"page":"75-81","title":"High Oxygen Ion Conduction in Sintered Oxides of the Bi2O3 -Dy2O3 System","type":"article-journal","volume":"128"},"uris":["http://www.mendeley.com/documents/?uuid=7b5f5d86-a032-4bc5-b8bd-5e60fb4a6116"]}],"mendeley":{"formattedCitation":"&lt;sup&gt;5&lt;/sup&gt;","plainTextFormattedCitation":"5","previouslyFormattedCitation":"&lt;sup&gt;5&lt;/sup&gt;"},"properties":{"noteIndex":0},"schema":"https://github.com/citation-style-language/schema/raw/master/csl-citation.json"}</w:instrText>
                      </w:r>
                      <w:r w:rsidRPr="00952370">
                        <w:rPr>
                          <w:sz w:val="18"/>
                          <w:szCs w:val="18"/>
                        </w:rPr>
                        <w:fldChar w:fldCharType="separate"/>
                      </w:r>
                      <w:r w:rsidRPr="00952370">
                        <w:rPr>
                          <w:noProof/>
                          <w:sz w:val="18"/>
                          <w:szCs w:val="18"/>
                          <w:vertAlign w:val="superscript"/>
                        </w:rPr>
                        <w:t>5</w:t>
                      </w:r>
                      <w:r w:rsidRPr="00952370">
                        <w:rPr>
                          <w:sz w:val="18"/>
                          <w:szCs w:val="18"/>
                        </w:rPr>
                        <w:fldChar w:fldCharType="end"/>
                      </w:r>
                      <w:r w:rsidR="00B21961">
                        <w:rPr>
                          <w:sz w:val="18"/>
                          <w:szCs w:val="18"/>
                        </w:rPr>
                        <w:t xml:space="preserve"> </w:t>
                      </w:r>
                      <w:r w:rsidRPr="00952370">
                        <w:rPr>
                          <w:sz w:val="18"/>
                          <w:szCs w:val="18"/>
                        </w:rPr>
                        <w:t xml:space="preserve">(b) Typical Nyquist plot </w:t>
                      </w:r>
                      <w:r w:rsidR="001A5E9E">
                        <w:rPr>
                          <w:sz w:val="18"/>
                          <w:szCs w:val="18"/>
                        </w:rPr>
                        <w:t xml:space="preserve">at 400 </w:t>
                      </w:r>
                      <w:r w:rsidR="001A5E9E" w:rsidRPr="001A5E9E">
                        <w:rPr>
                          <w:sz w:val="18"/>
                          <w:szCs w:val="18"/>
                        </w:rPr>
                        <w:t>°C</w:t>
                      </w:r>
                      <w:r w:rsidRPr="00952370">
                        <w:rPr>
                          <w:sz w:val="18"/>
                          <w:szCs w:val="18"/>
                        </w:rPr>
                        <w:t xml:space="preserve">. </w:t>
                      </w:r>
                      <w:r w:rsidR="00B21961">
                        <w:rPr>
                          <w:sz w:val="18"/>
                          <w:szCs w:val="18"/>
                        </w:rPr>
                        <w:t>Inset; t</w:t>
                      </w:r>
                      <w:r w:rsidRPr="00952370">
                        <w:rPr>
                          <w:sz w:val="18"/>
                          <w:szCs w:val="18"/>
                        </w:rPr>
                        <w:t xml:space="preserve">he </w:t>
                      </w:r>
                      <w:proofErr w:type="spellStart"/>
                      <w:r w:rsidRPr="00952370">
                        <w:rPr>
                          <w:sz w:val="18"/>
                          <w:szCs w:val="18"/>
                        </w:rPr>
                        <w:t>Randles</w:t>
                      </w:r>
                      <w:proofErr w:type="spellEnd"/>
                      <w:r w:rsidRPr="00952370">
                        <w:rPr>
                          <w:sz w:val="18"/>
                          <w:szCs w:val="18"/>
                        </w:rPr>
                        <w:t xml:space="preserve"> model used to fit the data</w:t>
                      </w:r>
                      <w:r w:rsidR="00B21961">
                        <w:rPr>
                          <w:sz w:val="18"/>
                          <w:szCs w:val="18"/>
                        </w:rPr>
                        <w:t xml:space="preserve">, </w:t>
                      </w:r>
                      <w:r w:rsidR="00B21961" w:rsidRPr="009D7BB4">
                        <w:rPr>
                          <w:color w:val="000000" w:themeColor="text1"/>
                          <w:sz w:val="18"/>
                          <w:szCs w:val="18"/>
                        </w:rPr>
                        <w:t>where R</w:t>
                      </w:r>
                      <w:r w:rsidR="00B21961" w:rsidRPr="009D7BB4">
                        <w:rPr>
                          <w:color w:val="000000" w:themeColor="text1"/>
                          <w:sz w:val="18"/>
                          <w:szCs w:val="18"/>
                          <w:vertAlign w:val="subscript"/>
                        </w:rPr>
                        <w:t>i</w:t>
                      </w:r>
                      <w:r w:rsidR="00B21961" w:rsidRPr="009D7BB4">
                        <w:rPr>
                          <w:color w:val="000000" w:themeColor="text1"/>
                          <w:sz w:val="18"/>
                          <w:szCs w:val="18"/>
                        </w:rPr>
                        <w:t>/C</w:t>
                      </w:r>
                      <w:r w:rsidR="00B21961" w:rsidRPr="009D7BB4">
                        <w:rPr>
                          <w:color w:val="000000" w:themeColor="text1"/>
                          <w:sz w:val="18"/>
                          <w:szCs w:val="18"/>
                          <w:vertAlign w:val="subscript"/>
                        </w:rPr>
                        <w:t>i</w:t>
                      </w:r>
                      <w:r w:rsidR="00B21961" w:rsidRPr="009D7BB4">
                        <w:rPr>
                          <w:color w:val="000000" w:themeColor="text1"/>
                          <w:sz w:val="18"/>
                          <w:szCs w:val="18"/>
                        </w:rPr>
                        <w:t xml:space="preserve"> models the ionic conductivity of DSB, </w:t>
                      </w:r>
                      <w:proofErr w:type="spellStart"/>
                      <w:r w:rsidR="00B21961" w:rsidRPr="009D7BB4">
                        <w:rPr>
                          <w:color w:val="000000" w:themeColor="text1"/>
                          <w:sz w:val="18"/>
                          <w:szCs w:val="18"/>
                        </w:rPr>
                        <w:t>W</w:t>
                      </w:r>
                      <w:r w:rsidR="00B21961" w:rsidRPr="009D7BB4">
                        <w:rPr>
                          <w:color w:val="000000" w:themeColor="text1"/>
                          <w:sz w:val="18"/>
                          <w:szCs w:val="18"/>
                          <w:vertAlign w:val="subscript"/>
                        </w:rPr>
                        <w:t>s</w:t>
                      </w:r>
                      <w:proofErr w:type="spellEnd"/>
                      <w:r w:rsidR="00B21961" w:rsidRPr="009D7BB4">
                        <w:rPr>
                          <w:color w:val="000000" w:themeColor="text1"/>
                          <w:sz w:val="18"/>
                          <w:szCs w:val="18"/>
                        </w:rPr>
                        <w:t xml:space="preserve"> the FLW response, and </w:t>
                      </w:r>
                      <w:proofErr w:type="spellStart"/>
                      <w:r w:rsidR="00B21961" w:rsidRPr="009D7BB4">
                        <w:rPr>
                          <w:color w:val="000000" w:themeColor="text1"/>
                          <w:sz w:val="18"/>
                          <w:szCs w:val="18"/>
                        </w:rPr>
                        <w:t>R</w:t>
                      </w:r>
                      <w:r w:rsidR="00B21961" w:rsidRPr="009D7BB4">
                        <w:rPr>
                          <w:color w:val="000000" w:themeColor="text1"/>
                          <w:sz w:val="18"/>
                          <w:szCs w:val="18"/>
                          <w:vertAlign w:val="subscript"/>
                        </w:rPr>
                        <w:t>s</w:t>
                      </w:r>
                      <w:r w:rsidR="00A27BE1">
                        <w:rPr>
                          <w:color w:val="000000" w:themeColor="text1"/>
                          <w:sz w:val="18"/>
                          <w:szCs w:val="18"/>
                          <w:vertAlign w:val="subscript"/>
                        </w:rPr>
                        <w:t>erial</w:t>
                      </w:r>
                      <w:proofErr w:type="spellEnd"/>
                      <w:r w:rsidR="00B21961" w:rsidRPr="009D7BB4">
                        <w:rPr>
                          <w:color w:val="000000" w:themeColor="text1"/>
                          <w:sz w:val="18"/>
                          <w:szCs w:val="18"/>
                        </w:rPr>
                        <w:t xml:space="preserve"> the internal resistances of the EIS setup. </w:t>
                      </w:r>
                    </w:p>
                  </w:txbxContent>
                </v:textbox>
                <w10:wrap type="topAndBottom" anchorx="margin"/>
              </v:shape>
            </w:pict>
          </mc:Fallback>
        </mc:AlternateContent>
      </w:r>
      <w:r w:rsidR="009628D9" w:rsidRPr="009D0CF5">
        <w:rPr>
          <w:noProof/>
          <w:color w:val="000000" w:themeColor="text1"/>
          <w:sz w:val="18"/>
          <w:szCs w:val="18"/>
        </w:rPr>
        <w:drawing>
          <wp:anchor distT="0" distB="0" distL="114300" distR="114300" simplePos="0" relativeHeight="251671552" behindDoc="0" locked="0" layoutInCell="1" allowOverlap="1" wp14:anchorId="0177D3DA" wp14:editId="003371D0">
            <wp:simplePos x="0" y="0"/>
            <wp:positionH relativeFrom="margin">
              <wp:align>right</wp:align>
            </wp:positionH>
            <wp:positionV relativeFrom="paragraph">
              <wp:posOffset>107315</wp:posOffset>
            </wp:positionV>
            <wp:extent cx="6479540" cy="3075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4403" r="6620"/>
                    <a:stretch/>
                  </pic:blipFill>
                  <pic:spPr bwMode="auto">
                    <a:xfrm>
                      <a:off x="0" y="0"/>
                      <a:ext cx="6479540" cy="3075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D0CF5">
        <w:rPr>
          <w:sz w:val="18"/>
          <w:szCs w:val="18"/>
        </w:rPr>
        <w:t xml:space="preserve">and promote the formation of cubic DSB nanopillars. Here, vertical strain is induced by the DMO matrix on the DSB pillars in the VAN architecture, </w:t>
      </w:r>
      <w:r w:rsidR="005730CD" w:rsidRPr="009D0CF5">
        <w:rPr>
          <w:sz w:val="18"/>
          <w:szCs w:val="18"/>
        </w:rPr>
        <w:t xml:space="preserve">enabling stabilisation of the </w:t>
      </w:r>
      <w:r w:rsidR="005730CD" w:rsidRPr="009D0CF5">
        <w:rPr>
          <w:rFonts w:cstheme="minorHAnsi"/>
          <w:sz w:val="18"/>
          <w:szCs w:val="18"/>
        </w:rPr>
        <w:t>δ</w:t>
      </w:r>
      <w:r w:rsidR="005730CD" w:rsidRPr="009D0CF5">
        <w:rPr>
          <w:sz w:val="18"/>
          <w:szCs w:val="18"/>
        </w:rPr>
        <w:t>-fluorite phase throughout the thickness of the VAN film. Thus, strain relaxation is controlled when confined within VAN, unlike standard planar films where strain is localised to a ~20 nm region at the film/substrate interface</w:t>
      </w:r>
      <w:r w:rsidR="00B63EA6" w:rsidRPr="009D0CF5">
        <w:rPr>
          <w:sz w:val="18"/>
          <w:szCs w:val="18"/>
        </w:rPr>
        <w:t xml:space="preserve"> resulting in relaxation as the film thickens </w:t>
      </w:r>
      <w:r w:rsidRPr="009D0CF5">
        <w:rPr>
          <w:sz w:val="18"/>
          <w:szCs w:val="18"/>
        </w:rPr>
        <w:fldChar w:fldCharType="begin" w:fldLock="1"/>
      </w:r>
      <w:r w:rsidR="00D264FD" w:rsidRPr="009D0CF5">
        <w:rPr>
          <w:sz w:val="18"/>
          <w:szCs w:val="18"/>
        </w:rPr>
        <w:instrText>ADDIN CSL_CITATION {"citationItems":[{"id":"ITEM-1","itemData":{"DOI":"10.1063/1.1631055","ISSN":"00036951","author":[{"dropping-particle":"","family":"Peng","given":"Luke S.J.","non-dropping-particle":"","parse-names":false,"suffix":""},{"dropping-particle":"","family":"Xi","given":"X. X.","non-dropping-particle":"","parse-names":false,"suffix":""},{"dropping-particle":"","family":"Moeckly","given":"Brian H.","non-dropping-particle":"","parse-names":false,"suffix":""},{"dropping-particle":"","family":"Alpay","given":"S. P.","non-dropping-particle":"","parse-names":false,"suffix":""}],"container-title":"Applied Physics Letters","id":"ITEM-1","issue":"22","issued":{"date-parts":[["2003"]]},"page":"4592-4594","title":"Strain relaxation during in situ growth of SrTiO3 thin films","type":"article-journal","volume":"83"},"uris":["http://www.mendeley.com/documents/?uuid=d3acc786-72fd-47a9-80da-5787d4bb6a2f"]}],"mendeley":{"formattedCitation":"&lt;sup&gt;11&lt;/sup&gt;","plainTextFormattedCitation":"11","previouslyFormattedCitation":"&lt;sup&gt;11&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1</w:t>
      </w:r>
      <w:r w:rsidRPr="009D0CF5">
        <w:rPr>
          <w:sz w:val="18"/>
          <w:szCs w:val="18"/>
        </w:rPr>
        <w:fldChar w:fldCharType="end"/>
      </w:r>
      <w:r w:rsidRPr="009D0CF5">
        <w:rPr>
          <w:sz w:val="18"/>
          <w:szCs w:val="18"/>
        </w:rPr>
        <w:t xml:space="preserve">.  In fact, vertical strain stabilisation in VAN can enable stabilisation to micron thick films </w:t>
      </w:r>
      <w:r w:rsidRPr="009D0CF5">
        <w:rPr>
          <w:sz w:val="18"/>
          <w:szCs w:val="18"/>
        </w:rPr>
        <w:fldChar w:fldCharType="begin" w:fldLock="1"/>
      </w:r>
      <w:r w:rsidR="007D1034" w:rsidRPr="009D0CF5">
        <w:rPr>
          <w:sz w:val="18"/>
          <w:szCs w:val="18"/>
        </w:rPr>
        <w:instrText xml:space="preserve">ADDIN CSL_CITATION {"citationItems":[{"id":"ITEM-1","itemData":{"DOI":"10.1038/nnano.2011.98","ISSN":"17483395","abstract":"Ferroelectric materials are used in applications ranging from energy harvesting to high-power electronic transducers. However, industry-standard ferroelectric materials contain lead, which is toxic and environmentally unfriendly. The preferred alternative, BaTiO3, is non-toxic and has excellent ferroelectric properties, but its Curie temperature of </w:instrText>
      </w:r>
      <w:r w:rsidR="007D1034" w:rsidRPr="009D0CF5">
        <w:rPr>
          <w:rFonts w:ascii="Cambria Math" w:hAnsi="Cambria Math" w:cs="Cambria Math"/>
          <w:sz w:val="18"/>
          <w:szCs w:val="18"/>
        </w:rPr>
        <w:instrText>∼</w:instrText>
      </w:r>
      <w:r w:rsidR="007D1034" w:rsidRPr="009D0CF5">
        <w:rPr>
          <w:sz w:val="18"/>
          <w:szCs w:val="18"/>
        </w:rPr>
        <w:instrText xml:space="preserve">1/4130 </w:instrText>
      </w:r>
      <w:r w:rsidR="007D1034" w:rsidRPr="009D0CF5">
        <w:rPr>
          <w:rFonts w:ascii="Calibri" w:hAnsi="Calibri" w:cs="Calibri"/>
          <w:sz w:val="18"/>
          <w:szCs w:val="18"/>
        </w:rPr>
        <w:instrText>°</w:instrText>
      </w:r>
      <w:r w:rsidR="007D1034" w:rsidRPr="009D0CF5">
        <w:rPr>
          <w:sz w:val="18"/>
          <w:szCs w:val="18"/>
        </w:rPr>
        <w:instrText>C is too low to be practical. Strain has been used to enhance the Curie temperature of BaTiO3 (ref. 4) and SrTiO3 (ref. 5) films, but only for thicknesses of tens of nanometres, which is not thick enough for many device applications. Here, we increase the Curie temperature of micrometre-thick films of BaTiO3 to at least 330 °C, and the tetragonal-to-cubic structural transition temperature to beyond 800 °C, by interspersing stiff, self-assembled vertical columns of Sm2O 3 throughout the film thickness. The columns, which are 10 nm in diameter, strain the BaTiO3 matrix by 2.35%, forcing it to maintain its tetragonal structure and resulting in the highest BaTiO3 transition temperatures so far. © 2011 Macmillan Publishers Limited. All rights reserved.","author":[{"dropping-particle":"","family":"Harrington","given":"Sophie A.","non-dropping-particle":"","parse-names":false,"suffix":""},{"dropping-particle":"","family":"Zhai","given":"Junyi","non-dropping-particle":"","parse-names":false,"suffix":""},{"dropping-particle":"","family":"Denev","given":"Sava","non-dropping-particle":"","parse-names":false,"suffix":""},{"dropping-particle":"","family":"Gopalan","given":"Venkatraman","non-dropping-particle":"","parse-names":false,"suffix":""},{"dropping-particle":"","family":"Wang","given":"Haiyan","non-dropping-particle":"","parse-names":false,"suffix":""},{"dropping-particle":"","family":"Bi","given":"Zhenxing","non-dropping-particle":"","parse-names":false,"suffix":""},{"dropping-particle":"","family":"Redfern","given":"Simon A.T.","non-dropping-particle":"","parse-names":false,"suffix":""},{"dropping-particle":"","family":"Baek","given":"Seung Hyub","non-dropping-particle":"","parse-names":false,"suffix":""},{"dropping-particle":"","family":"Bark","given":"Chung W.","non-dropping-particle":"","parse-names":false,"suffix":""},{"dropping-particle":"","family":"Eom","given":"Chang Beom","non-dropping-particle":"","parse-names":false,"suffix":""},{"dropping-particle":"","family":"Jia","given":"Quanxi","non-dropping-particle":"","parse-names":false,"suffix":""},{"dropping-particle":"","family":"Vickers","given":"Mary E.","non-dropping-particle":"","parse-names":false,"suffix":""},{"dropping-particle":"","family":"MacManus-Driscoll","given":"Judith L.","non-dropping-particle":"","parse-names":false,"suffix":""}],"container-title":"Nature Nanotechnology","id":"ITEM-1","issue":"8","issued":{"date-parts":[["2011"]]},"page":"491-495","publisher":"Nature Publishing Group","title":"Thick lead-free ferroelectric films with high Curie temperatures through nanocomposite-induced strain","type":"article-journal","volume":"6"},"uris":["http://www.mendeley.com/documents/?uuid=e9cc69c3-349d-4577-84fd-d2bd86cada0a"]}],"mendeley":{"formattedCitation":"&lt;sup&gt;27&lt;/sup&gt;","plainTextFormattedCitation":"27","previouslyFormattedCitation":"&lt;sup&gt;27&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27</w:t>
      </w:r>
      <w:r w:rsidRPr="009D0CF5">
        <w:rPr>
          <w:sz w:val="18"/>
          <w:szCs w:val="18"/>
        </w:rPr>
        <w:fldChar w:fldCharType="end"/>
      </w:r>
      <w:r w:rsidRPr="009D0CF5">
        <w:rPr>
          <w:sz w:val="18"/>
          <w:szCs w:val="18"/>
        </w:rPr>
        <w:t xml:space="preserve">. This should enable the growth of robust, thick films of the </w:t>
      </w:r>
      <w:r w:rsidRPr="009D0CF5">
        <w:rPr>
          <w:rFonts w:ascii="Calibri" w:hAnsi="Calibri" w:cs="Calibri"/>
          <w:sz w:val="18"/>
          <w:szCs w:val="18"/>
        </w:rPr>
        <w:t>δ</w:t>
      </w:r>
      <w:r w:rsidRPr="009D0CF5">
        <w:rPr>
          <w:sz w:val="18"/>
          <w:szCs w:val="18"/>
        </w:rPr>
        <w:t xml:space="preserve">-phase, &gt; 50x thicker than previous superlattice films </w:t>
      </w:r>
      <w:r w:rsidRPr="009D0CF5">
        <w:rPr>
          <w:sz w:val="18"/>
          <w:szCs w:val="18"/>
        </w:rPr>
        <w:fldChar w:fldCharType="begin" w:fldLock="1"/>
      </w:r>
      <w:r w:rsidR="00D264FD" w:rsidRPr="009D0CF5">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id":"ITEM-2","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2","issue":"12","issued":{"date-parts":[["2016"]]},"page":"2-7","title":"High ionic conductivity in confined bismuth oxide-based heterostructures","type":"article-journal","volume":"4"},"uris":["http://www.mendeley.com/documents/?uuid=e16a9f55-5004-4da6-bb97-7d2e4fce6d79"]}],"mendeley":{"formattedCitation":"&lt;sup&gt;12,13&lt;/sup&gt;","plainTextFormattedCitation":"12,13","previouslyFormattedCitation":"&lt;sup&gt;12,13&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2,13</w:t>
      </w:r>
      <w:r w:rsidRPr="009D0CF5">
        <w:rPr>
          <w:sz w:val="18"/>
          <w:szCs w:val="18"/>
        </w:rPr>
        <w:fldChar w:fldCharType="end"/>
      </w:r>
      <w:r w:rsidRPr="009D0CF5">
        <w:rPr>
          <w:sz w:val="18"/>
          <w:szCs w:val="18"/>
        </w:rPr>
        <w:t xml:space="preserve">. </w:t>
      </w:r>
    </w:p>
    <w:p w14:paraId="6414EF7C" w14:textId="15AF8251" w:rsidR="009D7BB4" w:rsidRPr="009D0CF5" w:rsidRDefault="009D7BB4" w:rsidP="009D7BB4">
      <w:pPr>
        <w:jc w:val="both"/>
        <w:rPr>
          <w:sz w:val="18"/>
          <w:szCs w:val="18"/>
        </w:rPr>
      </w:pPr>
      <w:r w:rsidRPr="009D0CF5">
        <w:rPr>
          <w:sz w:val="18"/>
          <w:szCs w:val="18"/>
        </w:rPr>
        <w:t xml:space="preserve">We now discuss the excellent ionic properties of our DSB-DMO VAN films grown on electronically conducting Nb-STO. The out-of-plane ionic conductivity of the DSB-DMO VAN films was studied with EIS, presented in Fig. 3. </w:t>
      </w:r>
      <w:r w:rsidRPr="009D0CF5">
        <w:rPr>
          <w:color w:val="000000" w:themeColor="text1"/>
          <w:sz w:val="18"/>
          <w:szCs w:val="18"/>
        </w:rPr>
        <w:t xml:space="preserve">Nyquist plots, a typical example of which is presented in Fig. 3b, display two features that can be modelled with a </w:t>
      </w:r>
      <w:proofErr w:type="spellStart"/>
      <w:r w:rsidRPr="009D0CF5">
        <w:rPr>
          <w:color w:val="000000" w:themeColor="text1"/>
          <w:sz w:val="18"/>
          <w:szCs w:val="18"/>
        </w:rPr>
        <w:t>Randles</w:t>
      </w:r>
      <w:proofErr w:type="spellEnd"/>
      <w:r w:rsidRPr="009D0CF5">
        <w:rPr>
          <w:color w:val="000000" w:themeColor="text1"/>
          <w:sz w:val="18"/>
          <w:szCs w:val="18"/>
        </w:rPr>
        <w:t xml:space="preserve"> circuit </w:t>
      </w:r>
      <w:bookmarkStart w:id="8" w:name="_Hlk87521971"/>
      <w:r w:rsidRPr="009D0CF5">
        <w:rPr>
          <w:color w:val="000000" w:themeColor="text1"/>
          <w:sz w:val="18"/>
          <w:szCs w:val="18"/>
        </w:rPr>
        <w:t>(Fig. 3b inset); a small arc at high frequency corresponding to the ionic conductivity of the DSB</w:t>
      </w:r>
      <w:r w:rsidR="00483203" w:rsidRPr="009D0CF5">
        <w:rPr>
          <w:color w:val="000000" w:themeColor="text1"/>
          <w:sz w:val="18"/>
          <w:szCs w:val="18"/>
        </w:rPr>
        <w:t>, modelled by R</w:t>
      </w:r>
      <w:r w:rsidR="00483203" w:rsidRPr="009D0CF5">
        <w:rPr>
          <w:color w:val="000000" w:themeColor="text1"/>
          <w:sz w:val="18"/>
          <w:szCs w:val="18"/>
          <w:vertAlign w:val="subscript"/>
        </w:rPr>
        <w:t>i</w:t>
      </w:r>
      <w:r w:rsidR="00483203" w:rsidRPr="009D0CF5">
        <w:rPr>
          <w:color w:val="000000" w:themeColor="text1"/>
          <w:sz w:val="18"/>
          <w:szCs w:val="18"/>
        </w:rPr>
        <w:t xml:space="preserve"> and C</w:t>
      </w:r>
      <w:r w:rsidR="00483203" w:rsidRPr="009D0CF5">
        <w:rPr>
          <w:color w:val="000000" w:themeColor="text1"/>
          <w:sz w:val="18"/>
          <w:szCs w:val="18"/>
          <w:vertAlign w:val="subscript"/>
        </w:rPr>
        <w:t>i</w:t>
      </w:r>
      <w:r w:rsidRPr="009D0CF5">
        <w:rPr>
          <w:color w:val="000000" w:themeColor="text1"/>
          <w:sz w:val="18"/>
          <w:szCs w:val="18"/>
        </w:rPr>
        <w:t xml:space="preserve">; and a finite length Warburg (FLW) response appearing as a 45° line at higher frequencies before transitioning into a semi-circle at low frequencies. This FLW response </w:t>
      </w:r>
      <w:r w:rsidR="00483203" w:rsidRPr="009D0CF5">
        <w:rPr>
          <w:color w:val="000000" w:themeColor="text1"/>
          <w:sz w:val="18"/>
          <w:szCs w:val="18"/>
        </w:rPr>
        <w:t>models the complex impedance arising from the diffusion of oxide ions at the electrode interface</w:t>
      </w:r>
      <w:r w:rsidRPr="009D0CF5">
        <w:rPr>
          <w:color w:val="000000" w:themeColor="text1"/>
          <w:sz w:val="18"/>
          <w:szCs w:val="18"/>
        </w:rPr>
        <w:t>.</w:t>
      </w:r>
      <w:bookmarkEnd w:id="8"/>
      <w:r w:rsidRPr="009D0CF5">
        <w:rPr>
          <w:color w:val="000000" w:themeColor="text1"/>
          <w:sz w:val="18"/>
          <w:szCs w:val="18"/>
        </w:rPr>
        <w:t xml:space="preserve"> </w:t>
      </w:r>
      <w:r w:rsidRPr="009D0CF5">
        <w:rPr>
          <w:sz w:val="18"/>
          <w:szCs w:val="18"/>
        </w:rPr>
        <w:t>From Fig. 3a, it is clearly observed that the ionic conductivity of the DSB-DMO VAN is thermally activated and obeys Arrhenius behaviour with an activation energy of 1.00 ± 0.02 eV, reaching 10</w:t>
      </w:r>
      <w:r w:rsidRPr="009D0CF5">
        <w:rPr>
          <w:sz w:val="18"/>
          <w:szCs w:val="18"/>
          <w:vertAlign w:val="superscript"/>
        </w:rPr>
        <w:t>-3</w:t>
      </w:r>
      <w:r w:rsidRPr="009D0CF5">
        <w:rPr>
          <w:sz w:val="18"/>
          <w:szCs w:val="18"/>
        </w:rPr>
        <w:t xml:space="preserve"> S cm</w:t>
      </w:r>
      <w:r w:rsidRPr="009D0CF5">
        <w:rPr>
          <w:sz w:val="18"/>
          <w:szCs w:val="18"/>
          <w:vertAlign w:val="superscript"/>
        </w:rPr>
        <w:t>-1</w:t>
      </w:r>
      <w:r w:rsidRPr="009D0CF5">
        <w:rPr>
          <w:sz w:val="18"/>
          <w:szCs w:val="18"/>
        </w:rPr>
        <w:t xml:space="preserve"> at 500 </w:t>
      </w:r>
      <w:bookmarkStart w:id="9" w:name="_Hlk86415940"/>
      <w:r w:rsidRPr="009D0CF5">
        <w:rPr>
          <w:sz w:val="18"/>
          <w:szCs w:val="18"/>
        </w:rPr>
        <w:t>°C</w:t>
      </w:r>
      <w:bookmarkEnd w:id="9"/>
      <w:r w:rsidRPr="009D0CF5">
        <w:rPr>
          <w:sz w:val="18"/>
          <w:szCs w:val="18"/>
        </w:rPr>
        <w:t xml:space="preserve">. These values are well matched with bulk DSB (1.05-1.12 eV </w:t>
      </w:r>
      <w:r w:rsidRPr="009D0CF5">
        <w:rPr>
          <w:sz w:val="18"/>
          <w:szCs w:val="18"/>
        </w:rPr>
        <w:fldChar w:fldCharType="begin" w:fldLock="1"/>
      </w:r>
      <w:r w:rsidR="00F27197" w:rsidRPr="009D0CF5">
        <w:rPr>
          <w:sz w:val="18"/>
          <w:szCs w:val="18"/>
        </w:rPr>
        <w:instrText>ADDIN CSL_CITATION {"citationItems":[{"id":"ITEM-1","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1","issue":"75","issued":{"date-parts":[["1981"]]},"page":"75-81","title":"High Oxygen Ion Conduction in Sintered Oxides of the Bi2O3 -Dy2O3 System","type":"article-journal","volume":"128"},"uris":["http://www.mendeley.com/documents/?uuid=7b5f5d86-a032-4bc5-b8bd-5e60fb4a6116"]}],"mendeley":{"formattedCitation":"&lt;sup&gt;5&lt;/sup&gt;","plainTextFormattedCitation":"5","previouslyFormattedCitation":"&lt;sup&gt;5&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5</w:t>
      </w:r>
      <w:r w:rsidRPr="009D0CF5">
        <w:rPr>
          <w:sz w:val="18"/>
          <w:szCs w:val="18"/>
        </w:rPr>
        <w:fldChar w:fldCharType="end"/>
      </w:r>
      <w:r w:rsidRPr="009D0CF5">
        <w:rPr>
          <w:sz w:val="18"/>
          <w:szCs w:val="18"/>
        </w:rPr>
        <w:t>) and comparable with erbium stabilis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superlattices (1.05 eV MgO/CGO/[ESB/CGO]</w:t>
      </w:r>
      <w:r w:rsidRPr="009D0CF5">
        <w:rPr>
          <w:sz w:val="18"/>
          <w:szCs w:val="18"/>
          <w:vertAlign w:val="subscript"/>
        </w:rPr>
        <w:t xml:space="preserve">N=1 </w:t>
      </w:r>
      <w:r w:rsidRPr="009D0CF5">
        <w:rPr>
          <w:sz w:val="18"/>
          <w:szCs w:val="18"/>
        </w:rPr>
        <w:t>, 1.18 eV MgO/CGO/[ESB/CGO]</w:t>
      </w:r>
      <w:r w:rsidRPr="009D0CF5">
        <w:rPr>
          <w:sz w:val="18"/>
          <w:szCs w:val="18"/>
          <w:vertAlign w:val="subscript"/>
        </w:rPr>
        <w:t xml:space="preserve">N=20 </w:t>
      </w:r>
      <w:r w:rsidRPr="009D0CF5">
        <w:rPr>
          <w:sz w:val="18"/>
          <w:szCs w:val="18"/>
        </w:rPr>
        <w:fldChar w:fldCharType="begin" w:fldLock="1"/>
      </w:r>
      <w:r w:rsidR="00D264FD" w:rsidRPr="009D0CF5">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mendeley":{"formattedCitation":"&lt;sup&gt;12&lt;/sup&gt;","plainTextFormattedCitation":"12","previouslyFormattedCitation":"&lt;sup&gt;12&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2</w:t>
      </w:r>
      <w:r w:rsidRPr="009D0CF5">
        <w:rPr>
          <w:sz w:val="18"/>
          <w:szCs w:val="18"/>
        </w:rPr>
        <w:fldChar w:fldCharType="end"/>
      </w:r>
      <w:r w:rsidRPr="009D0CF5">
        <w:rPr>
          <w:sz w:val="18"/>
          <w:szCs w:val="18"/>
        </w:rPr>
        <w:t xml:space="preserve">). The high ionic conductivity again confirms the presence of the </w:t>
      </w:r>
      <w:r w:rsidRPr="009D0CF5">
        <w:rPr>
          <w:rFonts w:ascii="Calibri" w:hAnsi="Calibri" w:cs="Calibri"/>
          <w:sz w:val="18"/>
          <w:szCs w:val="18"/>
        </w:rPr>
        <w:t>δ</w:t>
      </w:r>
      <w:r w:rsidRPr="009D0CF5">
        <w:rPr>
          <w:sz w:val="18"/>
          <w:szCs w:val="18"/>
        </w:rPr>
        <w:t>-fluorite structure in our VAN films. The ionic conductivity values are moderately lower (3-8x) at 500 °C</w:t>
      </w:r>
      <w:r w:rsidR="00B92156" w:rsidRPr="009D0CF5">
        <w:rPr>
          <w:sz w:val="18"/>
          <w:szCs w:val="18"/>
        </w:rPr>
        <w:t xml:space="preserve"> (1.0×10</w:t>
      </w:r>
      <w:r w:rsidR="00B92156" w:rsidRPr="009D0CF5">
        <w:rPr>
          <w:sz w:val="18"/>
          <w:szCs w:val="18"/>
          <w:vertAlign w:val="superscript"/>
        </w:rPr>
        <w:t>-3</w:t>
      </w:r>
      <w:r w:rsidR="00B92156" w:rsidRPr="009D0CF5">
        <w:rPr>
          <w:sz w:val="18"/>
          <w:szCs w:val="18"/>
        </w:rPr>
        <w:t xml:space="preserve"> S cm</w:t>
      </w:r>
      <w:r w:rsidR="00B92156" w:rsidRPr="009D0CF5">
        <w:rPr>
          <w:sz w:val="18"/>
          <w:szCs w:val="18"/>
          <w:vertAlign w:val="superscript"/>
        </w:rPr>
        <w:t>-1</w:t>
      </w:r>
      <w:r w:rsidR="00B92156" w:rsidRPr="009D0CF5">
        <w:rPr>
          <w:sz w:val="18"/>
          <w:szCs w:val="18"/>
        </w:rPr>
        <w:t xml:space="preserve"> our film)</w:t>
      </w:r>
      <w:r w:rsidRPr="009D0CF5">
        <w:rPr>
          <w:sz w:val="18"/>
          <w:szCs w:val="18"/>
        </w:rPr>
        <w:t xml:space="preserve"> than previously reported</w:t>
      </w:r>
      <w:r w:rsidR="001318A0" w:rsidRPr="009D0CF5">
        <w:rPr>
          <w:sz w:val="18"/>
          <w:szCs w:val="18"/>
        </w:rPr>
        <w:t xml:space="preserve"> for Er-doped</w:t>
      </w:r>
      <w:r w:rsidRPr="009D0CF5">
        <w:rPr>
          <w:sz w:val="18"/>
          <w:szCs w:val="18"/>
        </w:rPr>
        <w:t xml:space="preserve"> superlattice films</w:t>
      </w:r>
      <w:r w:rsidR="00B92156" w:rsidRPr="009D0CF5">
        <w:rPr>
          <w:sz w:val="18"/>
          <w:szCs w:val="18"/>
        </w:rPr>
        <w:t xml:space="preserve"> (3.3×10</w:t>
      </w:r>
      <w:r w:rsidR="00B92156" w:rsidRPr="009D0CF5">
        <w:rPr>
          <w:sz w:val="18"/>
          <w:szCs w:val="18"/>
          <w:vertAlign w:val="superscript"/>
        </w:rPr>
        <w:t>-3</w:t>
      </w:r>
      <w:r w:rsidR="00B92156" w:rsidRPr="009D0CF5">
        <w:rPr>
          <w:sz w:val="18"/>
          <w:szCs w:val="18"/>
        </w:rPr>
        <w:t xml:space="preserve"> S cm</w:t>
      </w:r>
      <w:r w:rsidR="00B92156" w:rsidRPr="009D0CF5">
        <w:rPr>
          <w:sz w:val="18"/>
          <w:szCs w:val="18"/>
          <w:vertAlign w:val="superscript"/>
        </w:rPr>
        <w:t>-1</w:t>
      </w:r>
      <w:r w:rsidR="00B92156" w:rsidRPr="009D0CF5">
        <w:rPr>
          <w:sz w:val="18"/>
          <w:szCs w:val="18"/>
        </w:rPr>
        <w:t xml:space="preserve"> MgO/CGO/[ESB/CGO]</w:t>
      </w:r>
      <w:r w:rsidR="00B92156" w:rsidRPr="009D0CF5">
        <w:rPr>
          <w:sz w:val="18"/>
          <w:szCs w:val="18"/>
          <w:vertAlign w:val="subscript"/>
        </w:rPr>
        <w:t xml:space="preserve">N=1 </w:t>
      </w:r>
      <w:r w:rsidR="00B92156" w:rsidRPr="009D0CF5">
        <w:rPr>
          <w:sz w:val="18"/>
          <w:szCs w:val="18"/>
        </w:rPr>
        <w:t>, 8.1×10</w:t>
      </w:r>
      <w:r w:rsidR="00B92156" w:rsidRPr="009D0CF5">
        <w:rPr>
          <w:sz w:val="18"/>
          <w:szCs w:val="18"/>
          <w:vertAlign w:val="superscript"/>
        </w:rPr>
        <w:t>-3</w:t>
      </w:r>
      <w:r w:rsidR="00B92156" w:rsidRPr="009D0CF5">
        <w:rPr>
          <w:sz w:val="18"/>
          <w:szCs w:val="18"/>
        </w:rPr>
        <w:t xml:space="preserve"> S cm</w:t>
      </w:r>
      <w:r w:rsidR="00B92156" w:rsidRPr="009D0CF5">
        <w:rPr>
          <w:sz w:val="18"/>
          <w:szCs w:val="18"/>
          <w:vertAlign w:val="superscript"/>
        </w:rPr>
        <w:t>-1</w:t>
      </w:r>
      <w:r w:rsidR="00B92156" w:rsidRPr="009D0CF5">
        <w:rPr>
          <w:sz w:val="18"/>
          <w:szCs w:val="18"/>
        </w:rPr>
        <w:t xml:space="preserve"> MgO/CGO/[ESB/CGO]</w:t>
      </w:r>
      <w:r w:rsidR="00B92156" w:rsidRPr="009D0CF5">
        <w:rPr>
          <w:sz w:val="18"/>
          <w:szCs w:val="18"/>
          <w:vertAlign w:val="subscript"/>
        </w:rPr>
        <w:t>N=20</w:t>
      </w:r>
      <w:r w:rsidR="00B92156" w:rsidRPr="009D0CF5">
        <w:rPr>
          <w:sz w:val="18"/>
          <w:szCs w:val="18"/>
        </w:rPr>
        <w:t xml:space="preserve">) </w:t>
      </w:r>
      <w:r w:rsidRPr="009D0CF5">
        <w:rPr>
          <w:sz w:val="18"/>
          <w:szCs w:val="18"/>
        </w:rPr>
        <w:fldChar w:fldCharType="begin" w:fldLock="1"/>
      </w:r>
      <w:r w:rsidR="00D264FD" w:rsidRPr="009D0CF5">
        <w:rPr>
          <w:sz w:val="18"/>
          <w:szCs w:val="18"/>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id":"ITEM-2","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2","issue":"12","issued":{"date-parts":[["2016"]]},"page":"2-7","title":"High ionic conductivity in confined bismuth oxide-based heterostructures","type":"article-journal","volume":"4"},"uris":["http://www.mendeley.com/documents/?uuid=e16a9f55-5004-4da6-bb97-7d2e4fce6d79"]}],"mendeley":{"formattedCitation":"&lt;sup&gt;12,13&lt;/sup&gt;","plainTextFormattedCitation":"12,13","previouslyFormattedCitation":"&lt;sup&gt;12,13&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2,13</w:t>
      </w:r>
      <w:r w:rsidRPr="009D0CF5">
        <w:rPr>
          <w:sz w:val="18"/>
          <w:szCs w:val="18"/>
        </w:rPr>
        <w:fldChar w:fldCharType="end"/>
      </w:r>
      <w:r w:rsidRPr="009D0CF5">
        <w:rPr>
          <w:sz w:val="18"/>
          <w:szCs w:val="18"/>
        </w:rPr>
        <w:t>. However, is important to note that the magnitude of ionic conductivity in doped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decreases with increasing dopant concentration</w:t>
      </w:r>
      <w:r w:rsidRPr="009D0CF5">
        <w:rPr>
          <w:sz w:val="18"/>
          <w:szCs w:val="18"/>
        </w:rPr>
        <w:fldChar w:fldCharType="begin" w:fldLock="1"/>
      </w:r>
      <w:r w:rsidR="00F27197" w:rsidRPr="009D0CF5">
        <w:rPr>
          <w:sz w:val="18"/>
          <w:szCs w:val="18"/>
        </w:rPr>
        <w:instrText>ADDIN CSL_CITATION {"citationItems":[{"id":"ITEM-1","itemData":{"DOI":"10.1111/j.1151-2916.1999.tb02202.x","ISSN":"00027820","abstract":"Bismuth oxide, when stabilized in the face-centered cubic phase by lanthanide doping, has one of the highest oxygen-ion conductivities among all solid oxide electrolytes. We previously reported a time-dependent aging phenomenon in phase-stabilized bismuth oxides that involves ordering of the anion sublattice, as distinct from a crystallographic phase change, and results in decreased conductivity. In this paper, we report on the structural stability of the disordered lattice in terms of aging, as a function of both dopant species and dopant concentration. The aging rate decreases with both increased dopant cation radius and increased dopant concentration.","author":[{"dropping-particle":"","family":"Jiang","given":"Naixiong","non-dropping-particle":"","parse-names":false,"suffix":""},{"dropping-particle":"","family":"Wachsman","given":"Eric D.","non-dropping-particle":"","parse-names":false,"suffix":""}],"container-title":"Journal of the American Ceramic Society","id":"ITEM-1","issue":"11","issued":{"date-parts":[["1999"]]},"page":"3057-3064","title":"Structural stability and conductivity of phase-stabilized cubic bismuth oxides","type":"article-journal","volume":"82"},"uris":["http://www.mendeley.com/documents/?uuid=4c5c1b80-8422-4cc8-b350-58638faca5c4"]},{"id":"ITEM-2","itemData":{"DOI":"10.1016/S0955-2219(99)00009-6","ISSN":"09552219","abstract":"Bismuth oxide systems exhibit high oxide ion conductivity and have been proposed as good electrolyte materials for applications such as solid oxide fuel cells and oxygen sensors. However, due to their instability under conditions of low oxygen partial pressures there has been difficulty in developing these materials as alternative electrolyte materials compared to the state-of-the-art cubic stabilised zirconia electrolyte. Bismuth oxide and doped bismuth oxide systems exhibit a complex array of structures and properties depending upon the dopant concentration, temperature and atmosphere. In this paper we comprehensively review the structures, thermal expansion, phase transitions, electrical conductivity and stability of bismuth oxide and doped bismuth oxide systems.","author":[{"dropping-particle":"","family":"Sammes","given":"N. M.","non-dropping-particle":"","parse-names":false,"suffix":""},{"dropping-particle":"","family":"Tompsett","given":"G. A.","non-dropping-particle":"","parse-names":false,"suffix":""},{"dropping-particle":"","family":"Näfe","given":"H.","non-dropping-particle":"","parse-names":false,"suffix":""},{"dropping-particle":"","family":"Aldinger","given":"F.","non-dropping-particle":"","parse-names":false,"suffix":""}],"container-title":"Journal of the European Ceramic Society","id":"ITEM-2","issue":"10","issued":{"date-parts":[["1999"]]},"page":"1801-1826","title":"Bismuth based oxide electrolytes - Structure and ionic conductivity","type":"article-journal","volume":"19"},"uris":["http://www.mendeley.com/documents/?uuid=d1d44642-cecd-4378-bbab-0c2293581350"]},{"id":"ITEM-3","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3","issue":"75","issued":{"date-parts":[["1981"]]},"page":"75-81","title":"High Oxygen Ion Conduction in Sintered Oxides of the Bi2O3 -Dy2O3 System","type":"article-journal","volume":"128"},"uris":["http://www.mendeley.com/documents/?uuid=7b5f5d86-a032-4bc5-b8bd-5e60fb4a6116"]}],"mendeley":{"formattedCitation":"&lt;sup&gt;1,2,5&lt;/sup&gt;","plainTextFormattedCitation":"1,2,5","previouslyFormattedCitation":"&lt;sup&gt;1,2,5&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1,2,5</w:t>
      </w:r>
      <w:r w:rsidRPr="009D0CF5">
        <w:rPr>
          <w:sz w:val="18"/>
          <w:szCs w:val="18"/>
        </w:rPr>
        <w:fldChar w:fldCharType="end"/>
      </w:r>
      <w:r w:rsidRPr="009D0CF5">
        <w:rPr>
          <w:sz w:val="18"/>
          <w:szCs w:val="18"/>
        </w:rPr>
        <w:t>, and our dopant concentrations are higher than reported superlattice films (</w:t>
      </w:r>
      <w:r w:rsidRPr="009D0CF5">
        <w:rPr>
          <w:i/>
          <w:sz w:val="18"/>
          <w:szCs w:val="18"/>
        </w:rPr>
        <w:t>x</w:t>
      </w:r>
      <w:r w:rsidRPr="009D0CF5">
        <w:rPr>
          <w:sz w:val="18"/>
          <w:szCs w:val="18"/>
        </w:rPr>
        <w:t xml:space="preserve"> = 0.6 cf. nominally </w:t>
      </w:r>
      <w:r w:rsidRPr="009D0CF5">
        <w:rPr>
          <w:i/>
          <w:sz w:val="18"/>
          <w:szCs w:val="18"/>
        </w:rPr>
        <w:t>x</w:t>
      </w:r>
      <w:r w:rsidRPr="009D0CF5">
        <w:rPr>
          <w:sz w:val="18"/>
          <w:szCs w:val="18"/>
        </w:rPr>
        <w:t xml:space="preserve"> = 0.2 (Er) in [ESB/Ce</w:t>
      </w:r>
      <w:r w:rsidRPr="009D0CF5">
        <w:rPr>
          <w:sz w:val="18"/>
          <w:szCs w:val="18"/>
          <w:vertAlign w:val="subscript"/>
        </w:rPr>
        <w:t>0.8</w:t>
      </w:r>
      <w:r w:rsidRPr="009D0CF5">
        <w:rPr>
          <w:sz w:val="18"/>
          <w:szCs w:val="18"/>
        </w:rPr>
        <w:t>Gd</w:t>
      </w:r>
      <w:r w:rsidRPr="009D0CF5">
        <w:rPr>
          <w:sz w:val="18"/>
          <w:szCs w:val="18"/>
          <w:vertAlign w:val="subscript"/>
        </w:rPr>
        <w:t>0.2</w:t>
      </w:r>
      <w:r w:rsidRPr="009D0CF5">
        <w:rPr>
          <w:sz w:val="18"/>
          <w:szCs w:val="18"/>
        </w:rPr>
        <w:t>O</w:t>
      </w:r>
      <w:r w:rsidRPr="009D0CF5">
        <w:rPr>
          <w:sz w:val="18"/>
          <w:szCs w:val="18"/>
          <w:vertAlign w:val="subscript"/>
        </w:rPr>
        <w:t>2-δ</w:t>
      </w:r>
      <w:r w:rsidRPr="009D0CF5">
        <w:rPr>
          <w:sz w:val="18"/>
          <w:szCs w:val="18"/>
        </w:rPr>
        <w:t>]</w:t>
      </w:r>
      <w:r w:rsidRPr="009D0CF5">
        <w:rPr>
          <w:sz w:val="18"/>
          <w:szCs w:val="18"/>
          <w:vertAlign w:val="subscript"/>
        </w:rPr>
        <w:t>N</w:t>
      </w:r>
      <w:r w:rsidRPr="009D0CF5">
        <w:rPr>
          <w:sz w:val="18"/>
          <w:szCs w:val="18"/>
          <w:vertAlign w:val="subscript"/>
        </w:rPr>
        <w:fldChar w:fldCharType="begin" w:fldLock="1"/>
      </w:r>
      <w:r w:rsidR="00D264FD" w:rsidRPr="009D0CF5">
        <w:rPr>
          <w:sz w:val="18"/>
          <w:szCs w:val="18"/>
          <w:vertAlign w:val="subscript"/>
        </w:rPr>
        <w:instrText>ADDIN CSL_CITATION {"citationItems":[{"id":"ITEM-1","itemData":{"DOI":"10.1038/nmat4266","ISSN":"14764660","abstract":"Bismuth-oxide-based materials are the building blocks for modern ferroelectrics, multiferroics, gas sensors, light photocatalysts and fuel cells. Although the cubic fluorite d -phase of bismuth oxide (d -Bi 2 O 3) exhibits the highest conductivity of known solid-state oxygen ion conductors, its instability prevents use at low temperature. Here we demonstrate the possibility of stabilizing d -Bi 2 O 3 using highly coherent interfaces of alternating layers of Er 2 O 3 -stabilized d -Bi 2 O 3 and Gd 2 O 3 -doped CeO 2. Remarkably, an exceptionally high chemical stability in reducing conditions and redox cycles at high temperature, usually unattainable for Bi 2 O 3 -based materials, is achieved. Even more interestingly, at low oxygen partial pressure the layered material shows anomalous high conductivity, equal or superior to pure d -Bi 2 O 3 in air. This suggests a strategy to design and stabilize new materials that are comprised of intrinsically unstable but high-performing component materials.","author":[{"dropping-particle":"","family":"Sanna","given":"Simone","non-dropping-particle":"","parse-names":false,"suffix":""},{"dropping-particle":"","family":"Esposito","given":"Vincenzo","non-dropping-particle":"","parse-names":false,"suffix":""},{"dropping-particle":"","family":"Andreasen","given":"Jens Wenzel","non-dropping-particle":"","parse-names":false,"suffix":""},{"dropping-particle":"","family":"Hjelm","given":"Johan","non-dropping-particle":"","parse-names":false,"suffix":""},{"dropping-particle":"","family":"Zhang","given":"Wei","non-dropping-particle":"","parse-names":false,"suffix":""},{"dropping-particle":"","family":"Kasama","given":"Takeshi","non-dropping-particle":"","parse-names":false,"suffix":""},{"dropping-particle":"","family":"Simonsen","given":"Søren Bredmose","non-dropping-particle":"","parse-names":false,"suffix":""},{"dropping-particle":"","family":"Christensen","given":"Mogens","non-dropping-particle":"","parse-names":false,"suffix":""},{"dropping-particle":"","family":"Linderoth","given":"Søren","non-dropping-particle":"","parse-names":false,"suffix":""},{"dropping-particle":"","family":"Pryds","given":"Nini","non-dropping-particle":"","parse-names":false,"suffix":""}],"container-title":"Nature Materials","id":"ITEM-1","issue":"5","issued":{"date-parts":[["2015"]]},"page":"500-504","title":"Enhancement of the chemical stability in confined δ -Bi 2 O 3","type":"article-journal","volume":"14"},"uris":["http://www.mendeley.com/documents/?uuid=9b7c9ab6-98ce-40af-9196-5109c8005563"]}],"mendeley":{"formattedCitation":"&lt;sup&gt;12&lt;/sup&gt;","plainTextFormattedCitation":"12","previouslyFormattedCitation":"&lt;sup&gt;12&lt;/sup&gt;"},"properties":{"noteIndex":0},"schema":"https://github.com/citation-style-language/schema/raw/master/csl-citation.json"}</w:instrText>
      </w:r>
      <w:r w:rsidRPr="009D0CF5">
        <w:rPr>
          <w:sz w:val="18"/>
          <w:szCs w:val="18"/>
          <w:vertAlign w:val="subscript"/>
        </w:rPr>
        <w:fldChar w:fldCharType="separate"/>
      </w:r>
      <w:r w:rsidR="00EA4B3F" w:rsidRPr="009D0CF5">
        <w:rPr>
          <w:noProof/>
          <w:sz w:val="18"/>
          <w:szCs w:val="18"/>
          <w:vertAlign w:val="superscript"/>
        </w:rPr>
        <w:t>12</w:t>
      </w:r>
      <w:r w:rsidRPr="009D0CF5">
        <w:rPr>
          <w:sz w:val="18"/>
          <w:szCs w:val="18"/>
          <w:vertAlign w:val="subscript"/>
        </w:rPr>
        <w:fldChar w:fldCharType="end"/>
      </w:r>
      <w:r w:rsidRPr="009D0CF5">
        <w:rPr>
          <w:sz w:val="18"/>
          <w:szCs w:val="18"/>
          <w:vertAlign w:val="subscript"/>
        </w:rPr>
        <w:t xml:space="preserve">, </w:t>
      </w:r>
      <w:r w:rsidRPr="009D0CF5">
        <w:rPr>
          <w:i/>
          <w:sz w:val="18"/>
          <w:szCs w:val="18"/>
        </w:rPr>
        <w:t xml:space="preserve">x </w:t>
      </w:r>
      <w:r w:rsidRPr="009D0CF5">
        <w:rPr>
          <w:sz w:val="18"/>
          <w:szCs w:val="18"/>
        </w:rPr>
        <w:t>= 0 in [δ-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YSZ]</w:t>
      </w:r>
      <w:r w:rsidRPr="009D0CF5">
        <w:rPr>
          <w:sz w:val="18"/>
          <w:szCs w:val="18"/>
          <w:vertAlign w:val="subscript"/>
        </w:rPr>
        <w:t>N</w:t>
      </w:r>
      <w:r w:rsidRPr="009D0CF5">
        <w:rPr>
          <w:sz w:val="18"/>
          <w:szCs w:val="18"/>
        </w:rPr>
        <w:t xml:space="preserve"> but with possible yttrium intermixing</w:t>
      </w:r>
      <w:r w:rsidRPr="009D0CF5">
        <w:rPr>
          <w:sz w:val="18"/>
          <w:szCs w:val="18"/>
        </w:rPr>
        <w:fldChar w:fldCharType="begin" w:fldLock="1"/>
      </w:r>
      <w:r w:rsidR="00D264FD" w:rsidRPr="009D0CF5">
        <w:rPr>
          <w:sz w:val="18"/>
          <w:szCs w:val="18"/>
        </w:rPr>
        <w:instrText>ADDIN CSL_CITATION {"citationItems":[{"id":"ITEM-1","itemData":{"DOI":"10.1063/1.4971801","ISSN":"2166532X","abstract":"Bismuth trioxide in the cubic fluorite phase (δ-Bi2O3) exhibits the highest oxygen ionic conductivity. In this study, we were able to stabilize the pure δ-Bi2O3 at low temperature with no addition of stabilizer but only by engineering the interface, using highly coherent heterostructures made of alternative layers of δ-Bi2O3 and Yttria Stabilized Zirconia (YSZ), deposited by pulsed laser deposition. The resulting [δ-Bi2O3/YSZ] heterostructures are found to be stable over a wide temperature range (500-750 °C) and exhibits stable high ionic conductivity over a long time comparable to the value of the pure δ-Bi2O3, which is approximately two orders of magnitude higher than the conductivity of YSZ bulk.","author":[{"dropping-particle":"","family":"Sanna","given":"Simone","non-dropping-particle":"","parse-names":false,"suffix":""},{"dropping-particle":"","family":"Esposito","given":"Vincenzo","non-dropping-particle":"","parse-names":false,"suffix":""},{"dropping-particle":"","family":"Christensen","given":"Mogens","non-dropping-particle":"","parse-names":false,"suffix":""},{"dropping-particle":"","family":"Pryds","given":"Nini","non-dropping-particle":"","parse-names":false,"suffix":""}],"container-title":"APL Materials","id":"ITEM-1","issue":"12","issued":{"date-parts":[["2016"]]},"page":"2-7","title":"High ionic conductivity in confined bismuth oxide-based heterostructures","type":"article-journal","volume":"4"},"uris":["http://www.mendeley.com/documents/?uuid=e16a9f55-5004-4da6-bb97-7d2e4fce6d79"]}],"mendeley":{"formattedCitation":"&lt;sup&gt;13&lt;/sup&gt;","plainTextFormattedCitation":"13","previouslyFormattedCitation":"&lt;sup&gt;13&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3</w:t>
      </w:r>
      <w:r w:rsidRPr="009D0CF5">
        <w:rPr>
          <w:sz w:val="18"/>
          <w:szCs w:val="18"/>
        </w:rPr>
        <w:fldChar w:fldCharType="end"/>
      </w:r>
      <w:r w:rsidRPr="009D0CF5">
        <w:rPr>
          <w:sz w:val="18"/>
          <w:szCs w:val="18"/>
        </w:rPr>
        <w:t>). As can be seen from Fig. 3a, the  ionic conductivity of our films is at a value that is consistent with bulk (Dy</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w:t>
      </w:r>
      <w:r w:rsidRPr="009D0CF5">
        <w:rPr>
          <w:sz w:val="18"/>
          <w:szCs w:val="18"/>
          <w:vertAlign w:val="subscript"/>
        </w:rPr>
        <w:t>x</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w:t>
      </w:r>
      <w:r w:rsidRPr="009D0CF5">
        <w:rPr>
          <w:sz w:val="18"/>
          <w:szCs w:val="18"/>
          <w:vertAlign w:val="subscript"/>
        </w:rPr>
        <w:t xml:space="preserve">1-x </w:t>
      </w:r>
      <w:r w:rsidRPr="009D0CF5">
        <w:rPr>
          <w:sz w:val="18"/>
          <w:szCs w:val="18"/>
        </w:rPr>
        <w:t xml:space="preserve">with </w:t>
      </w:r>
      <w:r w:rsidRPr="009D0CF5">
        <w:rPr>
          <w:i/>
          <w:sz w:val="18"/>
          <w:szCs w:val="18"/>
        </w:rPr>
        <w:t xml:space="preserve">x </w:t>
      </w:r>
      <w:r w:rsidRPr="009D0CF5">
        <w:rPr>
          <w:sz w:val="18"/>
          <w:szCs w:val="18"/>
        </w:rPr>
        <w:t>≈ 0.40</w:t>
      </w:r>
      <w:r w:rsidRPr="009D0CF5">
        <w:rPr>
          <w:sz w:val="18"/>
          <w:szCs w:val="18"/>
        </w:rPr>
        <w:fldChar w:fldCharType="begin" w:fldLock="1"/>
      </w:r>
      <w:r w:rsidR="00F27197" w:rsidRPr="009D0CF5">
        <w:rPr>
          <w:sz w:val="18"/>
          <w:szCs w:val="18"/>
        </w:rPr>
        <w:instrText>ADDIN CSL_CITATION {"citationItems":[{"id":"ITEM-1","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1","issue":"75","issued":{"date-parts":[["1981"]]},"page":"75-81","title":"High Oxygen Ion Conduction in Sintered Oxides of the Bi2O3 -Dy2O3 System","type":"article-journal","volume":"128"},"uris":["http://www.mendeley.com/documents/?uuid=7b5f5d86-a032-4bc5-b8bd-5e60fb4a6116"]}],"mendeley":{"formattedCitation":"&lt;sup&gt;5&lt;/sup&gt;","plainTextFormattedCitation":"5","previouslyFormattedCitation":"&lt;sup&gt;5&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5</w:t>
      </w:r>
      <w:r w:rsidRPr="009D0CF5">
        <w:rPr>
          <w:sz w:val="18"/>
          <w:szCs w:val="18"/>
        </w:rPr>
        <w:fldChar w:fldCharType="end"/>
      </w:r>
      <w:r w:rsidRPr="009D0CF5">
        <w:rPr>
          <w:sz w:val="18"/>
          <w:szCs w:val="18"/>
        </w:rPr>
        <w:t xml:space="preserve">. Since, from EDS maps (Fig 1.e), our x </w:t>
      </w:r>
      <w:r w:rsidR="000D0BC0" w:rsidRPr="009D0CF5">
        <w:rPr>
          <w:sz w:val="18"/>
          <w:szCs w:val="18"/>
        </w:rPr>
        <w:t>=</w:t>
      </w:r>
      <w:r w:rsidRPr="009D0CF5">
        <w:rPr>
          <w:sz w:val="18"/>
          <w:szCs w:val="18"/>
        </w:rPr>
        <w:t xml:space="preserve"> 0.6 ± 0.1, this indicates the VAN structure has enhanced ionic conduction compared to bulk material of this same composition</w:t>
      </w:r>
      <w:r w:rsidRPr="009D0CF5">
        <w:rPr>
          <w:sz w:val="18"/>
          <w:szCs w:val="18"/>
        </w:rPr>
        <w:fldChar w:fldCharType="begin" w:fldLock="1"/>
      </w:r>
      <w:r w:rsidR="00F27197" w:rsidRPr="009D0CF5">
        <w:rPr>
          <w:sz w:val="18"/>
          <w:szCs w:val="18"/>
        </w:rPr>
        <w:instrText>ADDIN CSL_CITATION {"citationItems":[{"id":"ITEM-1","itemData":{"abstract":"The phase diagram of the Bi203-Dy203 system was investigated. A monophasic fcc structure was stabilized for samples containing 28.5-50.0 mole percent (m/o) Dy203. Above and below this concentration range polyphasic regions appear. The fcc phase showed high oxygen ion conduction. The ionic transference number is equal to one for specimens containing 28.5-40.0 m/o Dy203, whereas an electronic component is introduced at low temperatures for specimens containing 50.0 m/o Dy203. The conductivity of(Bi203)0.715 (Dy203)0.2s5 is 0.71 ~-1m-1 and 14.4 a-lm-1 at 773 and 973 K, respectively. Relations were found between the ionic radius, the conductivity, and the minimum concentration of lanthanide necessary to stabilize the fcc phase. It is concluded that the highest ionic conductivity will be found in the system Bi20~- Er203 or Bi2Os-Tm203. From a study of relations between the activation energy, log ~o and the composition it is concluded that two conductivity mechanisms play a role.","author":[{"dropping-particle":"","family":"M. J. Verkerk and A. J. Burggraaf","given":"","non-dropping-particle":"","parse-names":false,"suffix":""}],"container-title":"J. Electrochem. Soc.","id":"ITEM-1","issue":"75","issued":{"date-parts":[["1981"]]},"page":"75-81","title":"High Oxygen Ion Conduction in Sintered Oxides of the Bi2O3 -Dy2O3 System","type":"article-journal","volume":"128"},"uris":["http://www.mendeley.com/documents/?uuid=7b5f5d86-a032-4bc5-b8bd-5e60fb4a6116"]}],"mendeley":{"formattedCitation":"&lt;sup&gt;5&lt;/sup&gt;","plainTextFormattedCitation":"5","previouslyFormattedCitation":"&lt;sup&gt;5&lt;/sup&gt;"},"properties":{"noteIndex":0},"schema":"https://github.com/citation-style-language/schema/raw/master/csl-citation.json"}</w:instrText>
      </w:r>
      <w:r w:rsidRPr="009D0CF5">
        <w:rPr>
          <w:sz w:val="18"/>
          <w:szCs w:val="18"/>
        </w:rPr>
        <w:fldChar w:fldCharType="separate"/>
      </w:r>
      <w:r w:rsidR="00F366BC" w:rsidRPr="009D0CF5">
        <w:rPr>
          <w:noProof/>
          <w:sz w:val="18"/>
          <w:szCs w:val="18"/>
          <w:vertAlign w:val="superscript"/>
        </w:rPr>
        <w:t>5</w:t>
      </w:r>
      <w:r w:rsidRPr="009D0CF5">
        <w:rPr>
          <w:sz w:val="18"/>
          <w:szCs w:val="18"/>
        </w:rPr>
        <w:fldChar w:fldCharType="end"/>
      </w:r>
      <w:r w:rsidRPr="009D0CF5">
        <w:rPr>
          <w:sz w:val="18"/>
          <w:szCs w:val="18"/>
        </w:rPr>
        <w:t xml:space="preserve"> by a factor of ~50x at 500 °C.  This could result from either the enhanced crystallinity of the DSB in the film, and/or possible nano-structuring effects </w:t>
      </w:r>
      <w:r w:rsidRPr="009D0CF5">
        <w:rPr>
          <w:sz w:val="18"/>
          <w:szCs w:val="18"/>
        </w:rPr>
        <w:fldChar w:fldCharType="begin" w:fldLock="1"/>
      </w:r>
      <w:r w:rsidR="007D1034" w:rsidRPr="009D0CF5">
        <w:rPr>
          <w:sz w:val="18"/>
          <w:szCs w:val="18"/>
        </w:rPr>
        <w:instrText>ADDIN CSL_CITATION {"citationItems":[{"id":"ITEM-1","itemData":{"author":[{"dropping-particle":"","family":"Lee","given":"Shinbuhm","non-dropping-particle":"","parse-names":false,"suffix":""},{"dropping-particle":"","family":"MacManus-Driscoll","given":"Judith L","non-dropping-particle":"","parse-names":false,"suffix":""}],"container-title":"APL Materials","id":"ITEM-1","issue":"4","issued":{"date-parts":[["2017"]]},"page":"42304","publisher":"AIP Publishing LLC","title":"Research Update: Fast and tunable nanoionics in vertically aligned nanostructured films","type":"article-journal","volume":"5"},"uris":["http://www.mendeley.com/documents/?uuid=e2d4ad0c-adc0-44e4-a9f8-2036a10bc27c"]},{"id":"ITEM-2","itemData":{"author":[{"dropping-particle":"","family":"Maier","given":"Joachim","non-dropping-particle":"","parse-names":false,"suffix":""}],"container-title":"Nature Materials","id":"ITEM-2","issue":"November","issued":{"date-parts":[["2005"]]},"page":"805-815","title":"Nanoionics_J Maier","type":"article-journal","volume":"4"},"uris":["http://www.mendeley.com/documents/?uuid=79f246c0-2a07-4d69-88ab-d50d78991ed4"]}],"mendeley":{"formattedCitation":"&lt;sup&gt;14,28&lt;/sup&gt;","plainTextFormattedCitation":"14,28","previouslyFormattedCitation":"&lt;sup&gt;14,28&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14,28</w:t>
      </w:r>
      <w:r w:rsidRPr="009D0CF5">
        <w:rPr>
          <w:sz w:val="18"/>
          <w:szCs w:val="18"/>
        </w:rPr>
        <w:fldChar w:fldCharType="end"/>
      </w:r>
      <w:r w:rsidRPr="009D0CF5">
        <w:rPr>
          <w:sz w:val="18"/>
          <w:szCs w:val="18"/>
        </w:rPr>
        <w:t xml:space="preserve">. </w:t>
      </w:r>
    </w:p>
    <w:p w14:paraId="7AB668CA" w14:textId="3BEE3CFA" w:rsidR="009D7BB4" w:rsidRPr="009D0CF5" w:rsidRDefault="009D7BB4" w:rsidP="009D7BB4">
      <w:pPr>
        <w:jc w:val="both"/>
        <w:rPr>
          <w:sz w:val="18"/>
          <w:szCs w:val="18"/>
        </w:rPr>
      </w:pPr>
      <w:r w:rsidRPr="009D0CF5">
        <w:rPr>
          <w:sz w:val="18"/>
          <w:szCs w:val="18"/>
        </w:rPr>
        <w:t>It may be possible to further enhance the ionic conductivity of our films by fine tuning the excess 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content such that the </w:t>
      </w:r>
      <w:proofErr w:type="spellStart"/>
      <w:r w:rsidRPr="009D0CF5">
        <w:rPr>
          <w:sz w:val="18"/>
          <w:szCs w:val="18"/>
        </w:rPr>
        <w:t>Bi:dopant</w:t>
      </w:r>
      <w:proofErr w:type="spellEnd"/>
      <w:r w:rsidRPr="009D0CF5">
        <w:rPr>
          <w:sz w:val="18"/>
          <w:szCs w:val="18"/>
        </w:rPr>
        <w:t xml:space="preserve"> ratio is smaller, hence accessing higher conductivities. Alternatively, different stabilising matrixes could be utilised, or different volume fractions of the matrix/column in the VAN, leading to different strain levels in the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which may further enhance the ionic conductivity</w:t>
      </w:r>
      <w:r w:rsidRPr="009D0CF5">
        <w:rPr>
          <w:sz w:val="18"/>
          <w:szCs w:val="18"/>
        </w:rPr>
        <w:fldChar w:fldCharType="begin" w:fldLock="1"/>
      </w:r>
      <w:r w:rsidR="007D1034" w:rsidRPr="009D0CF5">
        <w:rPr>
          <w:sz w:val="18"/>
          <w:szCs w:val="18"/>
        </w:rPr>
        <w:instrText>ADDIN CSL_CITATION {"citationItems":[{"id":"ITEM-1","itemData":{"DOI":"10.1002/adfm.201404420","ISSN":"16163028","abstract":"Fast ion transport channels at interfaces in thin films have attracted great attention due to a range of potential applications for energy materials and devices, for, solid oxide fuel cells, sensors, and memories. Here, it is shown that in vertical nanocomposite heteroepitaxial films of SrZrO3-RE2O3 (RE = Sm, Eu, Gd, Dy, and Er) the ionic conductivity of the composite can be tuned and strongly enhanced using embedded, stiff, and vertical nanopillars of RE2O3. With increasing lattice constant of RE2O3 from Er2O3 to Sm2O3, it is found that the tensile strain in the SrZrO3 increases proportionately, and the ionic conductivity of the composite increases accordingly, by an order of magnitude. The results here conclusively show, for the first time, that strain in films can be effectively used to tune the ionic conductivity of the materials.","author":[{"dropping-particle":"","family":"Lee","given":"Shinbuhm","non-dropping-particle":"","parse-names":false,"suffix":""},{"dropping-particle":"","family":"Zhang","given":"Wenrui","non-dropping-particle":"","parse-names":false,"suffix":""},{"dropping-particle":"","family":"Khatkhatay","given":"Fauzia","non-dropping-particle":"","parse-names":false,"suffix":""},{"dropping-particle":"","family":"Jia","given":"Quanxi","non-dropping-particle":"","parse-names":false,"suffix":""},{"dropping-particle":"","family":"Wang","given":"Haiyan","non-dropping-particle":"","parse-names":false,"suffix":""},{"dropping-particle":"","family":"Macmanus-Driscoll","given":"Judith L.","non-dropping-particle":"","parse-names":false,"suffix":""}],"container-title":"Advanced Functional Materials","id":"ITEM-1","issue":"27","issued":{"date-parts":[["2015"]]},"page":"4328-4333","title":"Strain Tuning and Strong Enhancement of Ionic Conductivity in SrZrO3-RE2O3 (RE = Sm, Eu, Gd, Dy, and Er) Nanocomposite Films","type":"article-journal","volume":"25"},"uris":["http://www.mendeley.com/documents/?uuid=5fa8f5f0-e959-4907-a2f1-4726a2883468"]},{"id":"ITEM-2","itemData":{"DOI":"10.1557/jmr.2017.281","ISSN":"20445326","abstract":"Self-assembled oxide-based vertically aligned nanocomposite (VAN) thin films have aroused tremendous research interest in the past decade. The interest arises from the range of unique nanostructured films which can form and the multifunctionality arising from these forms. Hence, a large number of oxide VAN systems have been demonstrated and explored for enhancing specific physical properties, such as strain-enhanced ferroelectricity, tunable magnetotransport, and novel electrical/ionic transport properties. The epitaxial growth of the nanocomposite thin films and the coupling at the heterogeneous interfaces are critical considerations for future device applications. In this review, the advantages of strain coupling along vertical interfaces and film-substrate interfaces in nanocomposite films over conventional single phase films are discussed. Specifically, a unique strain compensation model enabling the epitaxial growth of two-phase nanocomposites having large lattice mismatch with substrates is proposed. Out-of-plane strain coupling between the two phases is also discussed in terms of designing strain states for desired functionalities.","author":[{"dropping-particle":"","family":"Huang","given":"Jijie","non-dropping-particle":"","parse-names":false,"suffix":""},{"dropping-particle":"","family":"MacManus-Driscoll","given":"Judith L.","non-dropping-particle":"","parse-names":false,"suffix":""},{"dropping-particle":"","family":"Wang","given":"Haiyan","non-dropping-particle":"","parse-names":false,"suffix":""}],"container-title":"Journal of Materials Research","id":"ITEM-2","issue":"21","issued":{"date-parts":[["2017"]]},"page":"4054-4066","title":"New epitaxy paradigm in epitaxial self-assembled oxide vertically aligned nanocomposite thin films","type":"article-journal","volume":"32"},"uris":["http://www.mendeley.com/documents/?uuid=c9e05154-5456-47ad-97b5-5ffa69894f0f"]}],"mendeley":{"formattedCitation":"&lt;sup&gt;29,30&lt;/sup&gt;","plainTextFormattedCitation":"29,30","previouslyFormattedCitation":"&lt;sup&gt;29,30&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29,30</w:t>
      </w:r>
      <w:r w:rsidRPr="009D0CF5">
        <w:rPr>
          <w:sz w:val="18"/>
          <w:szCs w:val="18"/>
        </w:rPr>
        <w:fldChar w:fldCharType="end"/>
      </w:r>
      <w:r w:rsidRPr="009D0CF5">
        <w:rPr>
          <w:sz w:val="18"/>
          <w:szCs w:val="18"/>
        </w:rPr>
        <w:t xml:space="preserve">. </w:t>
      </w:r>
    </w:p>
    <w:p w14:paraId="41184DAC" w14:textId="0B3C7A9B" w:rsidR="002F5A2E" w:rsidRPr="009D0CF5" w:rsidRDefault="002F5A2E" w:rsidP="009D7BB4">
      <w:pPr>
        <w:jc w:val="both"/>
        <w:rPr>
          <w:sz w:val="18"/>
          <w:szCs w:val="18"/>
        </w:rPr>
      </w:pPr>
      <w:bookmarkStart w:id="10" w:name="_Hlk92374537"/>
      <w:bookmarkStart w:id="11" w:name="_Hlk86414509"/>
      <w:r w:rsidRPr="009D0CF5">
        <w:rPr>
          <w:sz w:val="18"/>
          <w:szCs w:val="18"/>
        </w:rPr>
        <w:t>We note that bulk DMO displays electronic conductivity, with an E</w:t>
      </w:r>
      <w:r w:rsidRPr="009D0CF5">
        <w:rPr>
          <w:sz w:val="18"/>
          <w:szCs w:val="18"/>
          <w:vertAlign w:val="subscript"/>
        </w:rPr>
        <w:t>a</w:t>
      </w:r>
      <w:r w:rsidRPr="009D0CF5">
        <w:rPr>
          <w:sz w:val="18"/>
          <w:szCs w:val="18"/>
        </w:rPr>
        <w:t xml:space="preserve"> of 0.268 eV and conductivity greater than 10</w:t>
      </w:r>
      <w:r w:rsidRPr="009D0CF5">
        <w:rPr>
          <w:sz w:val="18"/>
          <w:szCs w:val="18"/>
          <w:vertAlign w:val="superscript"/>
        </w:rPr>
        <w:t>-1</w:t>
      </w:r>
      <w:r w:rsidRPr="009D0CF5">
        <w:rPr>
          <w:sz w:val="18"/>
          <w:szCs w:val="18"/>
        </w:rPr>
        <w:t xml:space="preserve"> S cm</w:t>
      </w:r>
      <w:r w:rsidRPr="009D0CF5">
        <w:rPr>
          <w:sz w:val="18"/>
          <w:szCs w:val="18"/>
          <w:vertAlign w:val="superscript"/>
        </w:rPr>
        <w:t>-1</w:t>
      </w:r>
      <w:r w:rsidRPr="009D0CF5">
        <w:rPr>
          <w:sz w:val="18"/>
          <w:szCs w:val="18"/>
        </w:rPr>
        <w:t xml:space="preserve"> above 320 °C </w:t>
      </w:r>
      <w:r w:rsidRPr="009D0CF5">
        <w:rPr>
          <w:sz w:val="18"/>
          <w:szCs w:val="18"/>
        </w:rPr>
        <w:fldChar w:fldCharType="begin" w:fldLock="1"/>
      </w:r>
      <w:r w:rsidR="007D1034" w:rsidRPr="009D0CF5">
        <w:rPr>
          <w:sz w:val="18"/>
          <w:szCs w:val="18"/>
        </w:rPr>
        <w:instrText xml:space="preserve">ADDIN CSL_CITATION {"citationItems":[{"id":"ITEM-1","itemData":{"DOI":"10.1016/j.jssc.2004.12.006","ISSN":"00224596","abstract":"Structural, magnetic, and high-temperature thermogravimetric and resistive properties of stoichiometric RMnO3 (R=La, Pr, Nd, Sm, and Dy) and isotopically pure 153EuMnO3 perovskites have been studied. The structural parameters of 153EuMnO3 from neutron powder diffraction have been found to perfectly correlate with those for the other RMnO3 compounds. Resistivity measurements within a wide temperature range 300-1400 K have provided the characteristic temperatures of the nucleation of the orbitally disordered phase and the Jahn-Teller ordering transitions. We have confirmed a linear dependence of these characteristic temperatures on the average R-O bond angle </w:instrText>
      </w:r>
      <w:r w:rsidR="007D1034" w:rsidRPr="009D0CF5">
        <w:rPr>
          <w:rFonts w:ascii="MS Gothic" w:eastAsia="MS Gothic" w:hAnsi="MS Gothic" w:cs="MS Gothic" w:hint="eastAsia"/>
          <w:sz w:val="18"/>
          <w:szCs w:val="18"/>
        </w:rPr>
        <w:instrText>〈</w:instrText>
      </w:r>
      <w:r w:rsidR="007D1034" w:rsidRPr="009D0CF5">
        <w:rPr>
          <w:sz w:val="18"/>
          <w:szCs w:val="18"/>
        </w:rPr>
        <w:instrText>cos2θ</w:instrText>
      </w:r>
      <w:r w:rsidR="007D1034" w:rsidRPr="009D0CF5">
        <w:rPr>
          <w:rFonts w:ascii="MS Gothic" w:eastAsia="MS Gothic" w:hAnsi="MS Gothic" w:cs="MS Gothic" w:hint="eastAsia"/>
          <w:sz w:val="18"/>
          <w:szCs w:val="18"/>
        </w:rPr>
        <w:instrText>〉</w:instrText>
      </w:r>
      <w:r w:rsidR="007D1034" w:rsidRPr="009D0CF5">
        <w:rPr>
          <w:sz w:val="18"/>
          <w:szCs w:val="18"/>
        </w:rPr>
        <w:instrText>. We argue that the tolerance factor that is linearly related to the average of cos2θ is the most convenient parameter for reliable description of the structural and physical properties. © 2005 Elsevier Inc. All rights reserved.","author":[{"dropping-particle":"","family":"Dabrowski","given":"B.","non-dropping-particle":"","parse-names":false,"suffix":""},{"dropping-particle":"","family":"Kolesnik","given":"S.","non-dropping-particle":"","parse-names":false,"suffix":""},{"dropping-particle":"","family":"Baszczuk","given":"A.","non-dropping-particle":"","parse-names":false,"suffix":""},{"dropping-particle":"","family":"Chmaissem","given":"O.","non-dropping-particle":"","parse-names":false,"suffix":""},{"dropping-particle":"","family":"Maxwell","given":"T.","non-dropping-particle":"","parse-names":false,"suffix":""},{"dropping-particle":"","family":"Mais","given":"J.","non-dropping-particle":"","parse-names":false,"suffix":""}],"container-title":"Journal of Solid State Chemistry","id":"ITEM-1","issue":"3","issued":{"date-parts":[["2005"]]},"page":"629-637","title":"Structural, transport, and magnetic properties of RMnO3 perovskites (R = La, Pr, Nd, Sm, 153Eu, Dy)","type":"article-journal","volume":"178"},"uris":["http://www.mendeley.com/documents/?uuid=3572ffef-8a81-4a56-8fa0-304d783bb8a9"]}],"mendeley":{"formattedCitation":"&lt;sup&gt;31&lt;/sup&gt;","plainTextFormattedCitation":"31","previouslyFormattedCitation":"&lt;sup&gt;31&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31</w:t>
      </w:r>
      <w:r w:rsidRPr="009D0CF5">
        <w:rPr>
          <w:sz w:val="18"/>
          <w:szCs w:val="18"/>
        </w:rPr>
        <w:fldChar w:fldCharType="end"/>
      </w:r>
      <w:r w:rsidRPr="009D0CF5">
        <w:rPr>
          <w:sz w:val="18"/>
          <w:szCs w:val="18"/>
        </w:rPr>
        <w:t>, distinctly different from the observed EIS feature (Fig. 3).</w:t>
      </w:r>
      <w:r w:rsidR="002D0F51" w:rsidRPr="009D0CF5">
        <w:rPr>
          <w:sz w:val="18"/>
          <w:szCs w:val="18"/>
        </w:rPr>
        <w:t xml:space="preserve"> To further affirm we are not measuring the EIS of DMO in Fig. 3, w</w:t>
      </w:r>
      <w:r w:rsidR="006158BA" w:rsidRPr="009D0CF5">
        <w:rPr>
          <w:sz w:val="18"/>
          <w:szCs w:val="18"/>
        </w:rPr>
        <w:t xml:space="preserve">e present the EIS of </w:t>
      </w:r>
      <w:r w:rsidR="002D0F51" w:rsidRPr="009D0CF5">
        <w:rPr>
          <w:sz w:val="18"/>
          <w:szCs w:val="18"/>
        </w:rPr>
        <w:t xml:space="preserve">a </w:t>
      </w:r>
      <w:r w:rsidR="006158BA" w:rsidRPr="009D0CF5">
        <w:rPr>
          <w:sz w:val="18"/>
          <w:szCs w:val="18"/>
        </w:rPr>
        <w:t xml:space="preserve">reference Ag/Nb-STO/DMO/Pt system in Fig. S2. </w:t>
      </w:r>
      <w:r w:rsidR="00351D42" w:rsidRPr="009D0CF5">
        <w:rPr>
          <w:sz w:val="18"/>
          <w:szCs w:val="18"/>
        </w:rPr>
        <w:t xml:space="preserve">By comparison, </w:t>
      </w:r>
      <w:r w:rsidR="00234042" w:rsidRPr="009D0CF5">
        <w:rPr>
          <w:sz w:val="18"/>
          <w:szCs w:val="18"/>
        </w:rPr>
        <w:t>i</w:t>
      </w:r>
      <w:r w:rsidR="002D0F51" w:rsidRPr="009D0CF5">
        <w:rPr>
          <w:sz w:val="18"/>
          <w:szCs w:val="18"/>
        </w:rPr>
        <w:t>t is clearly seen that the impedance of the DMO planar system is very different to the DSB-DMO VAN</w:t>
      </w:r>
      <w:r w:rsidR="00351D42" w:rsidRPr="009D0CF5">
        <w:rPr>
          <w:sz w:val="18"/>
          <w:szCs w:val="18"/>
        </w:rPr>
        <w:t xml:space="preserve">. Thus, we conclude the EIS of our VAN system is dominated by DSB. </w:t>
      </w:r>
      <w:r w:rsidR="002D0F51" w:rsidRPr="009D0CF5">
        <w:rPr>
          <w:sz w:val="18"/>
          <w:szCs w:val="18"/>
        </w:rPr>
        <w:t>But, from the microstructure in Fig. 1a, there may be a very thin layer of DMO between the DSB column and Nb-STO substrate</w:t>
      </w:r>
      <w:r w:rsidR="00351D42" w:rsidRPr="009D0CF5">
        <w:rPr>
          <w:sz w:val="18"/>
          <w:szCs w:val="18"/>
        </w:rPr>
        <w:t xml:space="preserve">. </w:t>
      </w:r>
      <w:r w:rsidRPr="009D0CF5">
        <w:rPr>
          <w:sz w:val="18"/>
          <w:szCs w:val="18"/>
        </w:rPr>
        <w:t>In the context of our electrode setup, the DMO acts as an extension of</w:t>
      </w:r>
      <w:r w:rsidR="003A1724" w:rsidRPr="009D0CF5">
        <w:rPr>
          <w:sz w:val="18"/>
          <w:szCs w:val="18"/>
        </w:rPr>
        <w:t xml:space="preserve"> the electrode</w:t>
      </w:r>
      <w:bookmarkEnd w:id="10"/>
      <w:r w:rsidR="00F62BBA" w:rsidRPr="009D0CF5">
        <w:rPr>
          <w:sz w:val="18"/>
          <w:szCs w:val="18"/>
        </w:rPr>
        <w:t>,</w:t>
      </w:r>
      <w:r w:rsidRPr="009D0CF5">
        <w:rPr>
          <w:sz w:val="18"/>
          <w:szCs w:val="18"/>
        </w:rPr>
        <w:t xml:space="preserve"> </w:t>
      </w:r>
      <w:bookmarkStart w:id="12" w:name="_Hlk86413921"/>
      <w:r w:rsidR="00F62BBA" w:rsidRPr="009D0CF5">
        <w:rPr>
          <w:sz w:val="18"/>
          <w:szCs w:val="18"/>
        </w:rPr>
        <w:t xml:space="preserve">and its impedance contribution is contained within </w:t>
      </w:r>
      <w:proofErr w:type="spellStart"/>
      <w:r w:rsidRPr="009D0CF5">
        <w:rPr>
          <w:sz w:val="18"/>
          <w:szCs w:val="18"/>
        </w:rPr>
        <w:t>R</w:t>
      </w:r>
      <w:r w:rsidRPr="009D0CF5">
        <w:rPr>
          <w:sz w:val="18"/>
          <w:szCs w:val="18"/>
          <w:vertAlign w:val="subscript"/>
        </w:rPr>
        <w:t>s</w:t>
      </w:r>
      <w:r w:rsidR="00A27BE1" w:rsidRPr="009D0CF5">
        <w:rPr>
          <w:sz w:val="18"/>
          <w:szCs w:val="18"/>
          <w:vertAlign w:val="subscript"/>
        </w:rPr>
        <w:t>erial</w:t>
      </w:r>
      <w:proofErr w:type="spellEnd"/>
      <w:r w:rsidRPr="009D0CF5">
        <w:rPr>
          <w:sz w:val="18"/>
          <w:szCs w:val="18"/>
          <w:vertAlign w:val="subscript"/>
        </w:rPr>
        <w:t xml:space="preserve"> </w:t>
      </w:r>
      <w:r w:rsidRPr="009D0CF5">
        <w:rPr>
          <w:sz w:val="18"/>
          <w:szCs w:val="18"/>
        </w:rPr>
        <w:t>(which also contains</w:t>
      </w:r>
      <w:r w:rsidR="009C62AC" w:rsidRPr="009D0CF5">
        <w:rPr>
          <w:sz w:val="18"/>
          <w:szCs w:val="18"/>
        </w:rPr>
        <w:t xml:space="preserve"> contributions from the Nb-STO substrate</w:t>
      </w:r>
      <w:r w:rsidRPr="009D0CF5">
        <w:rPr>
          <w:sz w:val="18"/>
          <w:szCs w:val="18"/>
        </w:rPr>
        <w:t xml:space="preserve"> </w:t>
      </w:r>
      <w:r w:rsidR="003A1724" w:rsidRPr="009D0CF5">
        <w:rPr>
          <w:sz w:val="18"/>
          <w:szCs w:val="18"/>
        </w:rPr>
        <w:t xml:space="preserve">and the </w:t>
      </w:r>
      <w:r w:rsidR="003A1724" w:rsidRPr="009D0CF5">
        <w:rPr>
          <w:color w:val="000000" w:themeColor="text1"/>
          <w:sz w:val="18"/>
          <w:szCs w:val="18"/>
        </w:rPr>
        <w:t>internal resistances of the EIS setup)</w:t>
      </w:r>
      <w:bookmarkEnd w:id="12"/>
      <w:r w:rsidR="003A1724" w:rsidRPr="009D0CF5">
        <w:rPr>
          <w:color w:val="000000" w:themeColor="text1"/>
          <w:sz w:val="18"/>
          <w:szCs w:val="18"/>
        </w:rPr>
        <w:t xml:space="preserve">. As </w:t>
      </w:r>
      <w:r w:rsidRPr="009D0CF5">
        <w:rPr>
          <w:sz w:val="18"/>
          <w:szCs w:val="18"/>
        </w:rPr>
        <w:t xml:space="preserve">the electronic conductivity of DMO would yield a resistance ~100x smaller than </w:t>
      </w:r>
      <w:proofErr w:type="spellStart"/>
      <w:r w:rsidRPr="009D0CF5">
        <w:rPr>
          <w:sz w:val="18"/>
          <w:szCs w:val="18"/>
        </w:rPr>
        <w:t>R</w:t>
      </w:r>
      <w:r w:rsidRPr="009D0CF5">
        <w:rPr>
          <w:sz w:val="18"/>
          <w:szCs w:val="18"/>
          <w:vertAlign w:val="subscript"/>
        </w:rPr>
        <w:t>s</w:t>
      </w:r>
      <w:r w:rsidR="00A27BE1" w:rsidRPr="009D0CF5">
        <w:rPr>
          <w:sz w:val="18"/>
          <w:szCs w:val="18"/>
          <w:vertAlign w:val="subscript"/>
        </w:rPr>
        <w:t>erial</w:t>
      </w:r>
      <w:proofErr w:type="spellEnd"/>
      <w:r w:rsidRPr="009D0CF5">
        <w:rPr>
          <w:sz w:val="18"/>
          <w:szCs w:val="18"/>
        </w:rPr>
        <w:t xml:space="preserve">, </w:t>
      </w:r>
      <w:r w:rsidR="00F62BBA" w:rsidRPr="009D0CF5">
        <w:rPr>
          <w:sz w:val="18"/>
          <w:szCs w:val="18"/>
        </w:rPr>
        <w:t xml:space="preserve">it is expected that this feature cannot be deconvoluted from </w:t>
      </w:r>
      <w:proofErr w:type="spellStart"/>
      <w:r w:rsidR="00F62BBA" w:rsidRPr="009D0CF5">
        <w:rPr>
          <w:sz w:val="18"/>
          <w:szCs w:val="18"/>
        </w:rPr>
        <w:t>R</w:t>
      </w:r>
      <w:r w:rsidR="00F62BBA" w:rsidRPr="009D0CF5">
        <w:rPr>
          <w:sz w:val="18"/>
          <w:szCs w:val="18"/>
          <w:vertAlign w:val="subscript"/>
        </w:rPr>
        <w:t>serial</w:t>
      </w:r>
      <w:proofErr w:type="spellEnd"/>
      <w:r w:rsidR="00F62BBA" w:rsidRPr="009D0CF5">
        <w:rPr>
          <w:sz w:val="18"/>
          <w:szCs w:val="18"/>
        </w:rPr>
        <w:t>.</w:t>
      </w:r>
    </w:p>
    <w:bookmarkEnd w:id="11"/>
    <w:p w14:paraId="0BA69B6A" w14:textId="2B3C5E92" w:rsidR="009D7BB4" w:rsidRPr="009D0CF5" w:rsidRDefault="009D7BB4" w:rsidP="009D7BB4">
      <w:pPr>
        <w:jc w:val="both"/>
        <w:rPr>
          <w:sz w:val="18"/>
          <w:szCs w:val="18"/>
        </w:rPr>
      </w:pPr>
      <w:r w:rsidRPr="009D0CF5">
        <w:rPr>
          <w:sz w:val="18"/>
          <w:szCs w:val="18"/>
        </w:rPr>
        <w:t xml:space="preserve">In fact, electronic conductivity in the matrix phase is beneficial, as the system could instead be used as a cathode in thin film </w:t>
      </w:r>
      <w:r w:rsidRPr="009D0CF5">
        <w:rPr>
          <w:rFonts w:ascii="Symbol" w:hAnsi="Symbol"/>
          <w:sz w:val="18"/>
          <w:szCs w:val="18"/>
        </w:rPr>
        <w:t></w:t>
      </w:r>
      <w:r w:rsidRPr="009D0CF5">
        <w:rPr>
          <w:sz w:val="18"/>
          <w:szCs w:val="18"/>
        </w:rPr>
        <w:t xml:space="preserve">SOFCs. Hence, a VAN film comprised of doped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paired with an electronic conducting matrix could be used. Indeed, erbium stabilised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La</w:t>
      </w:r>
      <w:r w:rsidRPr="009D0CF5">
        <w:rPr>
          <w:sz w:val="18"/>
          <w:szCs w:val="18"/>
          <w:vertAlign w:val="subscript"/>
        </w:rPr>
        <w:t>1-x</w:t>
      </w:r>
      <w:r w:rsidRPr="009D0CF5">
        <w:rPr>
          <w:sz w:val="18"/>
          <w:szCs w:val="18"/>
        </w:rPr>
        <w:t>Sr</w:t>
      </w:r>
      <w:r w:rsidRPr="009D0CF5">
        <w:rPr>
          <w:sz w:val="18"/>
          <w:szCs w:val="18"/>
          <w:vertAlign w:val="subscript"/>
        </w:rPr>
        <w:t>x</w:t>
      </w:r>
      <w:r w:rsidRPr="009D0CF5">
        <w:rPr>
          <w:sz w:val="18"/>
          <w:szCs w:val="18"/>
        </w:rPr>
        <w:t>MnO</w:t>
      </w:r>
      <w:r w:rsidRPr="009D0CF5">
        <w:rPr>
          <w:sz w:val="18"/>
          <w:szCs w:val="18"/>
          <w:vertAlign w:val="subscript"/>
        </w:rPr>
        <w:t>3</w:t>
      </w:r>
      <w:r w:rsidRPr="009D0CF5">
        <w:rPr>
          <w:sz w:val="18"/>
          <w:szCs w:val="18"/>
        </w:rPr>
        <w:t xml:space="preserve"> (LSM) composite cathodes have been gaining interest in bulk powder SOFCs, pairing the superb ionic conductivity of the fluorite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 xml:space="preserve">3 </w:t>
      </w:r>
      <w:r w:rsidRPr="009D0CF5">
        <w:rPr>
          <w:sz w:val="18"/>
          <w:szCs w:val="18"/>
        </w:rPr>
        <w:t xml:space="preserve">with the high electronic and cathodic performance of LSM, resulting in low areal surface resistances </w:t>
      </w:r>
      <w:r w:rsidRPr="009D0CF5">
        <w:rPr>
          <w:sz w:val="18"/>
          <w:szCs w:val="18"/>
        </w:rPr>
        <w:fldChar w:fldCharType="begin" w:fldLock="1"/>
      </w:r>
      <w:r w:rsidR="007D1034" w:rsidRPr="009D0CF5">
        <w:rPr>
          <w:sz w:val="18"/>
          <w:szCs w:val="18"/>
        </w:rPr>
        <w:instrText xml:space="preserve">ADDIN CSL_CITATION {"citationItems":[{"id":"ITEM-1","itemData":{"author":[{"dropping-particle":"","family":"Javier Zamudio-García, Nerea Albarrán-Aroca","given":"José M. Porras-Vázquez Enrique R. Losilla and David Marrero-López","non-dropping-particle":"","parse-names":false,"suffix":""}],"container-title":"Applied Nano","id":"ITEM-1","issue":"1","issued":{"date-parts":[["2020"]]},"page":"14-24","title":"Influence of Bi1.5Y0.5O3 Active Layer on the Performance of Nanostructured La0.8Sr0.2MnO3 Cathode","type":"article-journal","volume":"1"},"uris":["http://www.mendeley.com/documents/?uuid=b1ded333-e457-4e9d-b093-b0ce65a2bfe0"]},{"id":"ITEM-2","itemData":{"DOI":"10.1016/j.jpowsour.2017.06.018","ISSN":"03787753","abstract":"(La0.8Sr0.2)0.95MnO3-δ (LSM) and (Er0.2Bi0.8)2O3 (ESB) composite has shown promise as a potential candidate for low temperature solid oxide fuel cell (LT-SOFC) cathodes. Here the stability of LSM-ESB composite cathode was tested under a range of temperature between 500 °C and 650 °C in symmetrical cell configuration, and the changes in cathode area specific resistance (ASR) was monitored in situ using electrochemical impedance spectroscopy (EIS). Two different mechanisms govern the LSM-ESB performance degradation in different temperature regions. At 600 °C and below the decrease in ESB conductivity due to the order-disorder transition of ESB significantly impacts the ohmic resistance of the cells. Moreover, the surface catalytic activity of LSM-ESB is directly affected by the order-disorder transition, possibly due to changes in the oxygen incorporation rate of ESB. At 650 °C, above the order-disorder transition, LSM and ESB react to form tertiary phases in as little as 180 h. Our results suggest that bismuth transports through vapor phase and deposits across the porous electrode surface. These results reveal the possible degradation mechanisms for bismuth-oxide based composite cathodes. These findings are important for the future development of SOFCs and the selection of potential cathode candidates that incorporate bismuth oxide.","author":[{"dropping-particle":"","family":"Painter","given":"Albert S.","non-dropping-particle":"","parse-names":false,"suffix":""},{"dropping-particle":"","family":"Huang","given":"Yi Lin","non-dropping-particle":"","parse-names":false,"suffix":""},{"dropping-particle":"","family":"Wachsman","given":"Eric D.","non-dropping-particle":"","parse-names":false,"suffix":""}],"container-title":"Journal of Power Sources","id":"ITEM-2","issued":{"date-parts":[["2017"]]},"page":"391-398","publisher":"Elsevier B.V","title":"Durability of (La0.8Sr0.2)0.95MnO3-Δ-(Er0.2Bi0.8)2O3 composite cathodes for low temperature SOFCs","type":"article-journal","volume":"360"},"uris":["http://www.mendeley.com/documents/?uuid=3c475c9a-6358-4dd7-be33-d9e7adbe4c8a"]},{"id":"ITEM-3","itemData":{"DOI":"10.1149/1.3570175","ISBN":"9781607682363","ISSN":"1938-6737","abstract":"Using a highly conductive (Er 2 O 3 ) 0.20 (Bi 2 O 3 ) 0.80 (ESB) phase, the performance of conventional La 0.80 Sr 0.20 MnO 3-δ (LSM) cathodes was dramatically improved. The ESB phase was utilized not only as the ion-conducting phase in the LSM-ESB composite cathode, but also as an electrolyte coupled to LSM-ESB cathode. The electrode area specific resistance (ASR) measured from a symmetric cell consisting of LSM-ESB electrodes on an ESB electrolyte was only 0.08 Ω-cm 2 at 700°C, which is </w:instrText>
      </w:r>
      <w:r w:rsidR="007D1034" w:rsidRPr="009D0CF5">
        <w:rPr>
          <w:rFonts w:ascii="Cambria Math" w:hAnsi="Cambria Math" w:cs="Cambria Math"/>
          <w:sz w:val="18"/>
          <w:szCs w:val="18"/>
        </w:rPr>
        <w:instrText>∼</w:instrText>
      </w:r>
      <w:r w:rsidR="007D1034" w:rsidRPr="009D0CF5">
        <w:rPr>
          <w:sz w:val="18"/>
          <w:szCs w:val="18"/>
        </w:rPr>
        <w:instrText xml:space="preserve">60% lower than that of LSM-ESB on GDC electrolytes (0.19 </w:instrText>
      </w:r>
      <w:r w:rsidR="007D1034" w:rsidRPr="009D0CF5">
        <w:rPr>
          <w:rFonts w:ascii="Calibri" w:hAnsi="Calibri" w:cs="Calibri"/>
          <w:sz w:val="18"/>
          <w:szCs w:val="18"/>
        </w:rPr>
        <w:instrText>Ω</w:instrText>
      </w:r>
      <w:r w:rsidR="007D1034" w:rsidRPr="009D0CF5">
        <w:rPr>
          <w:sz w:val="18"/>
          <w:szCs w:val="18"/>
        </w:rPr>
        <w:instrText>-cm 2 ). This significantly smaller ASR exemplifies the synergic effect of the ESB phase both in the cathode bulk and at the electrolyte/electrode interface. The maximum power density (MPD) of the anode-supported SOFC with a LSM-ESB cathode on an ESB/GDC bilayered electrolyte reached 1013 mW/cm 2 at 650°C. The measured MPDs at IT are to date the highest reported for SOFCs using LSM-bjsmuth oxide composite cathodes. ©The Electrochemical Society.","author":[{"dropping-particle":"","family":"Lee","given":"Kang Taek","non-dropping-particle":"","parse-names":false,"suffix":""},{"dropping-particle":"","family":"Jung","given":"Doh Won","non-dropping-particle":"","parse-names":false,"suffix":""},{"dropping-particle":"","family":"Yoon","given":"Hee Sung","non-dropping-particle":"","parse-names":false,"suffix":""},{"dropping-particle":"","family":"Camaratta","given":"Matthew","non-dropping-particle":"","parse-names":false,"suffix":""},{"dropping-particle":"","family":"Sexson","given":"Nicolas","non-dropping-particle":"","parse-names":false,"suffix":""},{"dropping-particle":"","family":"Wachsman","given":"Eric D.","non-dropping-particle":"","parse-names":false,"suffix":""}],"container-title":"ECS Transactions","id":"ITEM-3","issue":"1","issued":{"date-parts":[["2011"]]},"page":"1861-1869","title":"High Performance LSM-ESB Cathode on ESB Electrolyte for Low to Intermediate Temperature Solid Oxide Fuel Cells","type":"article-journal","volume":"35"},"uris":["http://www.mendeley.com/documents/?uuid=1a37dfc5-b6e4-4e14-a41e-e3ac8f956910"]}],"mendeley":{"formattedCitation":"&lt;sup&gt;32–34&lt;/sup&gt;","manualFormatting":"2","plainTextFormattedCitation":"32–34","previouslyFormattedCitation":"&lt;sup&gt;32–34&lt;/sup&gt;"},"properties":{"noteIndex":0},"schema":"https://github.com/citation-style-language/schema/raw/master/csl-citation.json"}</w:instrText>
      </w:r>
      <w:r w:rsidRPr="009D0CF5">
        <w:rPr>
          <w:sz w:val="18"/>
          <w:szCs w:val="18"/>
        </w:rPr>
        <w:fldChar w:fldCharType="separate"/>
      </w:r>
      <w:r w:rsidRPr="009D0CF5">
        <w:rPr>
          <w:noProof/>
          <w:sz w:val="18"/>
          <w:szCs w:val="18"/>
          <w:vertAlign w:val="superscript"/>
        </w:rPr>
        <w:t>2</w:t>
      </w:r>
      <w:r w:rsidRPr="009D0CF5">
        <w:rPr>
          <w:sz w:val="18"/>
          <w:szCs w:val="18"/>
        </w:rPr>
        <w:fldChar w:fldCharType="end"/>
      </w:r>
      <w:r w:rsidRPr="009D0CF5">
        <w:rPr>
          <w:noProof/>
          <w:sz w:val="18"/>
          <w:szCs w:val="18"/>
          <w:vertAlign w:val="superscript"/>
        </w:rPr>
        <w:t>4–26</w:t>
      </w:r>
      <w:r w:rsidRPr="009D0CF5">
        <w:rPr>
          <w:sz w:val="18"/>
          <w:szCs w:val="18"/>
        </w:rPr>
        <w:t xml:space="preserve">. We also draw attention to analogous VAN nanocomposite structures recently reported utilising the same electronic-ionic pairing philosophy </w:t>
      </w:r>
      <w:r w:rsidRPr="009D0CF5">
        <w:rPr>
          <w:sz w:val="18"/>
          <w:szCs w:val="18"/>
        </w:rPr>
        <w:fldChar w:fldCharType="begin" w:fldLock="1"/>
      </w:r>
      <w:r w:rsidR="00D264FD" w:rsidRPr="009D0CF5">
        <w:rPr>
          <w:sz w:val="18"/>
          <w:szCs w:val="18"/>
        </w:rPr>
        <w:instrText>ADDIN CSL_CITATION {"citationItems":[{"id":"ITEM-1","itemData":{"author":[{"dropping-particle":"","family":"Baiutti","given":"F","non-dropping-particle":"","parse-names":false,"suffix":""},{"dropping-particle":"","family":"Chiabrera","given":"F","non-dropping-particle":"","parse-names":false,"suffix":""},{"dropping-particle":"","family":"Acosta","given":"M","non-dropping-particle":"","parse-names":false,"suffix":""},{"dropping-particle":"","family":"Diercks","given":"D","non-dropping-particle":"","parse-names":false,"suffix":""},{"dropping-particle":"","family":"Parfitt","given":"D","non-dropping-particle":"","parse-names":false,"suffix":""},{"dropping-particle":"","family":"Santiso","given":"J","non-dropping-particle":"","parse-names":false,"suffix":""},{"dropping-particle":"","family":"Wang","given":"X","non-dropping-particle":"","parse-names":false,"suffix":""},{"dropping-particle":"","family":"Cavallaro","given":"A","non-dropping-particle":"","parse-names":false,"suffix":""},{"dropping-particle":"","family":"Morata","given":"A","non-dropping-particle":"","parse-names":false,"suffix":""},{"dropping-particle":"","family":"Wang","given":"H","non-dropping-particle":"","parse-names":false,"suffix":""},{"dropping-particle":"","family":"others","given":"","non-dropping-particle":"","parse-names":false,"suffix":""}],"container-title":"Nature communications","id":"ITEM-1","issue":"1","issued":{"date-parts":[["2021"]]},"page":"1-11","publisher":"Nature Publishing Group","title":"A high-entropy manganite in an ordered nanocomposite for long-term application in solid oxide cells","type":"article-journal","volume":"12"},"uris":["http://www.mendeley.com/documents/?uuid=c39d3f62-c63b-4e7d-96d2-4494ac9adeea"]}],"mendeley":{"formattedCitation":"&lt;sup&gt;18&lt;/sup&gt;","plainTextFormattedCitation":"18","previouslyFormattedCitation":"&lt;sup&gt;18&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8</w:t>
      </w:r>
      <w:r w:rsidRPr="009D0CF5">
        <w:rPr>
          <w:sz w:val="18"/>
          <w:szCs w:val="18"/>
        </w:rPr>
        <w:fldChar w:fldCharType="end"/>
      </w:r>
      <w:r w:rsidRPr="009D0CF5">
        <w:rPr>
          <w:sz w:val="18"/>
          <w:szCs w:val="18"/>
        </w:rPr>
        <w:t xml:space="preserve">. Hence, the DSB-DMO VAN reported here could serve as a precursor to a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 xml:space="preserve">3 </w:t>
      </w:r>
      <w:r w:rsidRPr="009D0CF5">
        <w:rPr>
          <w:sz w:val="18"/>
          <w:szCs w:val="18"/>
        </w:rPr>
        <w:t>based VAN cathodes.</w:t>
      </w:r>
      <w:r w:rsidR="00483203" w:rsidRPr="009D0CF5">
        <w:rPr>
          <w:sz w:val="18"/>
          <w:szCs w:val="18"/>
        </w:rPr>
        <w:t xml:space="preserve"> </w:t>
      </w:r>
      <w:r w:rsidRPr="009D0CF5">
        <w:rPr>
          <w:sz w:val="18"/>
          <w:szCs w:val="18"/>
        </w:rPr>
        <w:t xml:space="preserve">Alternatively, with an appropriate insulating strain-stabilising matrix phase, it may be possible to yield robust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 xml:space="preserve">3 </w:t>
      </w:r>
      <w:r w:rsidRPr="009D0CF5">
        <w:rPr>
          <w:sz w:val="18"/>
          <w:szCs w:val="18"/>
        </w:rPr>
        <w:t xml:space="preserve">film electrolytes, and hence form a complete thin </w:t>
      </w:r>
      <w:r w:rsidRPr="009D0CF5">
        <w:rPr>
          <w:rFonts w:ascii="Symbol" w:hAnsi="Symbol"/>
          <w:sz w:val="18"/>
          <w:szCs w:val="18"/>
        </w:rPr>
        <w:t></w:t>
      </w:r>
      <w:r w:rsidRPr="009D0CF5">
        <w:rPr>
          <w:sz w:val="18"/>
          <w:szCs w:val="18"/>
        </w:rPr>
        <w:t xml:space="preserve">SOFC film cell, e.g. comprised of an epitaxial substrate anode (e.g. Ni-YSZ) on either Si </w:t>
      </w:r>
      <w:r w:rsidRPr="009D0CF5">
        <w:rPr>
          <w:sz w:val="18"/>
          <w:szCs w:val="18"/>
        </w:rPr>
        <w:fldChar w:fldCharType="begin" w:fldLock="1"/>
      </w:r>
      <w:r w:rsidR="007D1034" w:rsidRPr="009D0CF5">
        <w:rPr>
          <w:sz w:val="18"/>
          <w:szCs w:val="18"/>
        </w:rPr>
        <w:instrText>ADDIN CSL_CITATION {"citationItems":[{"id":"ITEM-1","itemData":{"DOI":"10.1016/j.jpowsour.2009.03.048","ISSN":"03787753","abstract":"Micro-solid oxide fuel cells (μ-SOFC) are promising power sources for portable electronic devices. This review presents the current status of development of microfabricated micro-solid oxide fuel cell membranes for power delivery. The μ-SOFC membranes are developed using micro-electro-mechanical system (MEMS) fabrication and machining techniques. The different designs of free-standing μ-SOFC membranes and μ-SOFCs deposited on porous substrates are presented. The materials used in the μ-SOFC anode, electrolyte and cathode are discussed and compared along with their microstructures. The electrical performance data of the different μ-SOFC designs are compared and discussed. High μ-SOFC performances of 677 mW cm-2 were demonstrated at temperatures as low as 400 °C. © 2009 Elsevier B.V. All rights reserved.","author":[{"dropping-particle":"","family":"Evans","given":"Anna","non-dropping-particle":"","parse-names":false,"suffix":""},{"dropping-particle":"","family":"Bieberle-Hütter","given":"Anja","non-dropping-particle":"","parse-names":false,"suffix":""},{"dropping-particle":"","family":"Rupp","given":"Jennifer L.M.","non-dropping-particle":"","parse-names":false,"suffix":""},{"dropping-particle":"","family":"Gauckler","given":"Ludwig J.","non-dropping-particle":"","parse-names":false,"suffix":""}],"container-title":"Journal of Power Sources","id":"ITEM-1","issue":"1","issued":{"date-parts":[["2009"]]},"page":"119-129","title":"Review on microfabricated micro-solid oxide fuel cell membranes","type":"article-journal","volume":"194"},"uris":["http://www.mendeley.com/documents/?uuid=f28001dc-8bae-4758-b3ce-3199e3ddbb06"]}],"mendeley":{"formattedCitation":"&lt;sup&gt;35&lt;/sup&gt;","plainTextFormattedCitation":"35","previouslyFormattedCitation":"&lt;sup&gt;35&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35</w:t>
      </w:r>
      <w:r w:rsidRPr="009D0CF5">
        <w:rPr>
          <w:sz w:val="18"/>
          <w:szCs w:val="18"/>
        </w:rPr>
        <w:fldChar w:fldCharType="end"/>
      </w:r>
      <w:r w:rsidRPr="009D0CF5">
        <w:rPr>
          <w:sz w:val="18"/>
          <w:szCs w:val="18"/>
        </w:rPr>
        <w:t xml:space="preserve"> </w:t>
      </w:r>
      <w:hyperlink w:history="1"/>
      <w:r w:rsidRPr="009D0CF5">
        <w:rPr>
          <w:sz w:val="18"/>
          <w:szCs w:val="18"/>
        </w:rPr>
        <w:t xml:space="preserve"> or metal </w:t>
      </w:r>
      <w:r w:rsidRPr="009D0CF5">
        <w:rPr>
          <w:sz w:val="18"/>
          <w:szCs w:val="18"/>
        </w:rPr>
        <w:fldChar w:fldCharType="begin" w:fldLock="1"/>
      </w:r>
      <w:r w:rsidR="007D1034" w:rsidRPr="009D0CF5">
        <w:rPr>
          <w:sz w:val="18"/>
          <w:szCs w:val="18"/>
        </w:rPr>
        <w:instrText>ADDIN CSL_CITATION {"citationItems":[{"id":"ITEM-1","itemData":{"DOI":"10.1021/acsami.0c15368","ISSN":"19448252","PMID":"33428400","abstract":"Micro-solid oxide fuel cells based on thin films have strong potential for use in portable power devices. However, devices based on silicon substrates typically involve thin-film metallic electrodes which are unstable at high temperatures. Devices based on bulk metal substrates overcome these limitations, though performance is hindered by the challenge of growing state-of-the-art epitaxial materials on metals. Here, we demonstrate for the first time the growth of epitaxial cathode materials on metal substrates (stainless steel) commercially supplied with epitaxial electrolyte layers (1.5 μm (Y2O3)0.15(ZrO2)0.85 (YSZ) + 50 nm CeO2). We create epitaxial mesoporous cathodes of (La0.60Sr0.40)0.95Co0.20Fe0.80O3 (LSCF) on the substrate by growing LSCF/MgO vertically aligned nanocomposite films by pulsed laser deposition, followed by selectively etching out the MgO. To enable valid comparison with the literature, the cathodes are also grown on single-crystal substrates, confirming state-of-the-art performance with an area specific resistance of 100 ω cm2 at 500 °C and activation energy down to 0.97 eV. The work marks an important step toward the commercialization of high-performance micro-solid oxide fuel cells for portable power applications.","author":[{"dropping-particle":"","family":"Wells","given":"Matthew P.","non-dropping-particle":"","parse-names":false,"suffix":""},{"dropping-particle":"","family":"Lovett","given":"Adam J.","non-dropping-particle":"","parse-names":false,"suffix":""},{"dropping-particle":"","family":"Chalklen","given":"Thomas","non-dropping-particle":"","parse-names":false,"suffix":""},{"dropping-particle":"","family":"Baiutti","given":"Federico","non-dropping-particle":"","parse-names":false,"suffix":""},{"dropping-particle":"","family":"Tarancón","given":"Albert","non-dropping-particle":"","parse-names":false,"suffix":""},{"dropping-particle":"","family":"Wang","given":"Xuejing","non-dropping-particle":"","parse-names":false,"suffix":""},{"dropping-particle":"","family":"Ding","given":"Jie","non-dropping-particle":"","parse-names":false,"suffix":""},{"dropping-particle":"","family":"Wang","given":"Haiyan","non-dropping-particle":"","parse-names":false,"suffix":""},{"dropping-particle":"","family":"Kar-Narayan","given":"Sohini","non-dropping-particle":"","parse-names":false,"suffix":""},{"dropping-particle":"","family":"Acosta","given":"Matias","non-dropping-particle":"","parse-names":false,"suffix":""},{"dropping-particle":"","family":"Macmanus-Driscoll","given":"Judith L.","non-dropping-particle":"","parse-names":false,"suffix":""}],"container-title":"ACS Applied Materials and Interfaces","id":"ITEM-1","issue":"3","issued":{"date-parts":[["2021"]]},"page":"4117-4125","title":"Route to High-Performance Micro-solid Oxide Fuel Cells on Metallic Substrates","type":"article-journal","volume":"13"},"uris":["http://www.mendeley.com/documents/?uuid=b07c2c00-e826-401a-a040-1536e574e348"]}],"mendeley":{"formattedCitation":"&lt;sup&gt;36&lt;/sup&gt;","plainTextFormattedCitation":"36","previouslyFormattedCitation":"&lt;sup&gt;36&lt;/sup&gt;"},"properties":{"noteIndex":0},"schema":"https://github.com/citation-style-language/schema/raw/master/csl-citation.json"}</w:instrText>
      </w:r>
      <w:r w:rsidRPr="009D0CF5">
        <w:rPr>
          <w:sz w:val="18"/>
          <w:szCs w:val="18"/>
        </w:rPr>
        <w:fldChar w:fldCharType="separate"/>
      </w:r>
      <w:r w:rsidR="00D264FD" w:rsidRPr="009D0CF5">
        <w:rPr>
          <w:noProof/>
          <w:sz w:val="18"/>
          <w:szCs w:val="18"/>
          <w:vertAlign w:val="superscript"/>
        </w:rPr>
        <w:t>36</w:t>
      </w:r>
      <w:r w:rsidRPr="009D0CF5">
        <w:rPr>
          <w:sz w:val="18"/>
          <w:szCs w:val="18"/>
        </w:rPr>
        <w:fldChar w:fldCharType="end"/>
      </w:r>
      <w:r w:rsidRPr="009D0CF5">
        <w:rPr>
          <w:sz w:val="18"/>
          <w:szCs w:val="18"/>
        </w:rPr>
        <w:t xml:space="preserve"> with two VAN layers above the anode layer, first a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based VAN electrolyte and followed by a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based VAN cathode. Such double VAN ionic structures are readily possible</w:t>
      </w:r>
      <w:r w:rsidRPr="009D0CF5">
        <w:rPr>
          <w:sz w:val="18"/>
          <w:szCs w:val="18"/>
        </w:rPr>
        <w:fldChar w:fldCharType="begin" w:fldLock="1"/>
      </w:r>
      <w:r w:rsidR="00D264FD" w:rsidRPr="009D0CF5">
        <w:rPr>
          <w:sz w:val="18"/>
          <w:szCs w:val="18"/>
        </w:rPr>
        <w:instrText>ADDIN CSL_CITATION {"citationItems":[{"id":"ITEM-1","itemData":{"author":[{"dropping-particle":"","family":"Lee","given":"Shinbuhm","non-dropping-particle":"","parse-names":false,"suffix":""},{"dropping-particle":"","family":"MacManus-Driscoll","given":"Judith L","non-dropping-particle":"","parse-names":false,"suffix":""}],"container-title":"APL Materials","id":"ITEM-1","issue":"4","issued":{"date-parts":[["2017"]]},"page":"42304","publisher":"AIP Publishing LLC","title":"Research Update: Fast and tunable nanoionics in vertically aligned nanostructured films","type":"article-journal","volume":"5"},"uris":["http://www.mendeley.com/documents/?uuid=e2d4ad0c-adc0-44e4-a9f8-2036a10bc27c"]}],"mendeley":{"formattedCitation":"&lt;sup&gt;14&lt;/sup&gt;","plainTextFormattedCitation":"14","previouslyFormattedCitation":"&lt;sup&gt;14&lt;/sup&gt;"},"properties":{"noteIndex":0},"schema":"https://github.com/citation-style-language/schema/raw/master/csl-citation.json"}</w:instrText>
      </w:r>
      <w:r w:rsidRPr="009D0CF5">
        <w:rPr>
          <w:sz w:val="18"/>
          <w:szCs w:val="18"/>
        </w:rPr>
        <w:fldChar w:fldCharType="separate"/>
      </w:r>
      <w:r w:rsidR="00EA4B3F" w:rsidRPr="009D0CF5">
        <w:rPr>
          <w:noProof/>
          <w:sz w:val="18"/>
          <w:szCs w:val="18"/>
          <w:vertAlign w:val="superscript"/>
        </w:rPr>
        <w:t>14</w:t>
      </w:r>
      <w:r w:rsidRPr="009D0CF5">
        <w:rPr>
          <w:sz w:val="18"/>
          <w:szCs w:val="18"/>
        </w:rPr>
        <w:fldChar w:fldCharType="end"/>
      </w:r>
      <w:r w:rsidRPr="009D0CF5">
        <w:rPr>
          <w:sz w:val="18"/>
          <w:szCs w:val="18"/>
        </w:rPr>
        <w:t>.</w:t>
      </w:r>
    </w:p>
    <w:p w14:paraId="7F948B1F" w14:textId="4374D2B2" w:rsidR="00E61949" w:rsidRPr="009D0CF5" w:rsidRDefault="00180ABE" w:rsidP="00AF4737">
      <w:pPr>
        <w:pStyle w:val="RSCB04AHeadingSection"/>
      </w:pPr>
      <w:r w:rsidRPr="009D0CF5">
        <w:t>Conclusions</w:t>
      </w:r>
    </w:p>
    <w:p w14:paraId="7025866F" w14:textId="77777777" w:rsidR="009D7BB4" w:rsidRPr="009D0CF5" w:rsidRDefault="009D7BB4" w:rsidP="009D7BB4">
      <w:pPr>
        <w:jc w:val="both"/>
        <w:rPr>
          <w:sz w:val="18"/>
          <w:szCs w:val="18"/>
        </w:rPr>
      </w:pPr>
      <w:r w:rsidRPr="009D0CF5">
        <w:rPr>
          <w:sz w:val="18"/>
          <w:szCs w:val="18"/>
        </w:rPr>
        <w:t xml:space="preserve">We have shown that it is possible to grow the high ionic conducting fluorite </w:t>
      </w:r>
      <w:r w:rsidRPr="009D0CF5">
        <w:rPr>
          <w:rFonts w:ascii="Symbol" w:hAnsi="Symbol"/>
          <w:sz w:val="18"/>
          <w:szCs w:val="18"/>
        </w:rPr>
        <w:t></w:t>
      </w:r>
      <w:r w:rsidRPr="009D0CF5">
        <w:rPr>
          <w:sz w:val="18"/>
          <w:szCs w:val="18"/>
        </w:rPr>
        <w:t>-phase of Bi</w:t>
      </w:r>
      <w:r w:rsidRPr="009D0CF5">
        <w:rPr>
          <w:sz w:val="18"/>
          <w:szCs w:val="18"/>
          <w:vertAlign w:val="subscript"/>
        </w:rPr>
        <w:t>2</w:t>
      </w:r>
      <w:r w:rsidRPr="009D0CF5">
        <w:rPr>
          <w:sz w:val="18"/>
          <w:szCs w:val="18"/>
        </w:rPr>
        <w:t>O</w:t>
      </w:r>
      <w:r w:rsidRPr="009D0CF5">
        <w:rPr>
          <w:sz w:val="18"/>
          <w:szCs w:val="18"/>
          <w:vertAlign w:val="subscript"/>
        </w:rPr>
        <w:t>3</w:t>
      </w:r>
      <w:r w:rsidRPr="009D0CF5">
        <w:rPr>
          <w:sz w:val="18"/>
          <w:szCs w:val="18"/>
        </w:rPr>
        <w:t xml:space="preserve"> confined within epitaxial DSB-DMO vertically aligned nanocomposite (VAN) thin films. First, we demonstrated by TEM/STEM and XRD that DSB grows epitaxially with the cubic fluorite structure. Thereafter, we showed the ionic conductivity of the DSB phase reaches 10</w:t>
      </w:r>
      <w:r w:rsidRPr="009D0CF5">
        <w:rPr>
          <w:sz w:val="18"/>
          <w:szCs w:val="18"/>
          <w:vertAlign w:val="superscript"/>
        </w:rPr>
        <w:t>-3</w:t>
      </w:r>
      <w:r w:rsidRPr="009D0CF5">
        <w:rPr>
          <w:sz w:val="18"/>
          <w:szCs w:val="18"/>
        </w:rPr>
        <w:t xml:space="preserve"> S cm</w:t>
      </w:r>
      <w:r w:rsidRPr="009D0CF5">
        <w:rPr>
          <w:sz w:val="18"/>
          <w:szCs w:val="18"/>
          <w:vertAlign w:val="superscript"/>
        </w:rPr>
        <w:t>-1</w:t>
      </w:r>
      <w:r w:rsidRPr="009D0CF5">
        <w:rPr>
          <w:sz w:val="18"/>
          <w:szCs w:val="18"/>
        </w:rPr>
        <w:t xml:space="preserve"> at 500 °C, comparable with previously reported superlattice films, but with important advantages for building practical devices, first that the ion channels are in the required out-of-plane direction and second that VAN films do not impose severe film thickness limitations. Our work marks an important advance towards the development of highly conductive </w:t>
      </w:r>
      <w:r w:rsidRPr="009D0CF5">
        <w:rPr>
          <w:rFonts w:ascii="Calibri" w:hAnsi="Calibri" w:cs="Calibri"/>
          <w:sz w:val="18"/>
          <w:szCs w:val="18"/>
        </w:rPr>
        <w:t>δ</w:t>
      </w:r>
      <w:r w:rsidRPr="009D0CF5">
        <w:rPr>
          <w:sz w:val="18"/>
          <w:szCs w:val="18"/>
        </w:rPr>
        <w:t>-Bi</w:t>
      </w:r>
      <w:r w:rsidRPr="009D0CF5">
        <w:rPr>
          <w:sz w:val="18"/>
          <w:szCs w:val="18"/>
          <w:vertAlign w:val="subscript"/>
        </w:rPr>
        <w:t>2</w:t>
      </w:r>
      <w:r w:rsidRPr="009D0CF5">
        <w:rPr>
          <w:sz w:val="18"/>
          <w:szCs w:val="18"/>
        </w:rPr>
        <w:t>O</w:t>
      </w:r>
      <w:r w:rsidRPr="009D0CF5">
        <w:rPr>
          <w:sz w:val="18"/>
          <w:szCs w:val="18"/>
          <w:vertAlign w:val="subscript"/>
        </w:rPr>
        <w:t xml:space="preserve">3 </w:t>
      </w:r>
      <w:r w:rsidRPr="009D0CF5">
        <w:rPr>
          <w:sz w:val="18"/>
          <w:szCs w:val="18"/>
        </w:rPr>
        <w:t xml:space="preserve">based cathodes and electrolytes for </w:t>
      </w:r>
      <w:r w:rsidRPr="009D0CF5">
        <w:rPr>
          <w:rFonts w:ascii="Symbol" w:hAnsi="Symbol"/>
          <w:sz w:val="18"/>
          <w:szCs w:val="18"/>
        </w:rPr>
        <w:t></w:t>
      </w:r>
      <w:r w:rsidRPr="009D0CF5">
        <w:rPr>
          <w:sz w:val="18"/>
          <w:szCs w:val="18"/>
        </w:rPr>
        <w:t>SOFCs for portable power applications.</w:t>
      </w:r>
    </w:p>
    <w:p w14:paraId="466E01EF" w14:textId="6139ECB5" w:rsidR="001925B0" w:rsidRPr="009D0CF5" w:rsidRDefault="001925B0" w:rsidP="001925B0">
      <w:pPr>
        <w:pStyle w:val="RSCB04AHeadingSection"/>
      </w:pPr>
      <w:r w:rsidRPr="009D0CF5">
        <w:t>Author Contributions</w:t>
      </w:r>
    </w:p>
    <w:p w14:paraId="1FE59B1A" w14:textId="2C5A077F" w:rsidR="009D7BB4" w:rsidRPr="009D0CF5" w:rsidRDefault="009D7BB4" w:rsidP="009D7BB4">
      <w:pPr>
        <w:pStyle w:val="RSCB04AHeadingSection"/>
        <w:jc w:val="both"/>
        <w:rPr>
          <w:b w:val="0"/>
          <w:bCs/>
          <w:sz w:val="18"/>
          <w:szCs w:val="18"/>
        </w:rPr>
      </w:pPr>
      <w:r w:rsidRPr="009D0CF5">
        <w:rPr>
          <w:b w:val="0"/>
          <w:bCs/>
          <w:sz w:val="18"/>
          <w:szCs w:val="18"/>
        </w:rPr>
        <w:t xml:space="preserve">The manuscript was written through contributions of all authors. All authors have given approval to the final version of the manuscript. JLM-D and AJL conceived the idea. AJL wrote the draft of the manuscript before others contributed. Samples were grown by MPW; XRD and EIS measurements were conducted by AJL; TEM and EDS was performed by HW, JL and ZH. </w:t>
      </w:r>
    </w:p>
    <w:p w14:paraId="177CDB0E" w14:textId="6544EA83" w:rsidR="00C9557D" w:rsidRPr="009D0CF5" w:rsidRDefault="00C9557D" w:rsidP="00C9557D">
      <w:pPr>
        <w:pStyle w:val="RSCB04AHeadingSection"/>
      </w:pPr>
      <w:r w:rsidRPr="009D0CF5">
        <w:t>Conflict</w:t>
      </w:r>
      <w:r w:rsidR="00F05C18" w:rsidRPr="009D0CF5">
        <w:t>s</w:t>
      </w:r>
      <w:r w:rsidRPr="009D0CF5">
        <w:t xml:space="preserve"> of interest</w:t>
      </w:r>
    </w:p>
    <w:p w14:paraId="246AAD08" w14:textId="5DDE497E" w:rsidR="00A05364" w:rsidRPr="009D0CF5" w:rsidRDefault="00A05364" w:rsidP="00A05364">
      <w:pPr>
        <w:rPr>
          <w:rFonts w:cs="Times New Roman"/>
          <w:w w:val="108"/>
          <w:sz w:val="18"/>
          <w:szCs w:val="18"/>
        </w:rPr>
      </w:pPr>
      <w:r w:rsidRPr="009D0CF5">
        <w:rPr>
          <w:rFonts w:cs="Times New Roman"/>
          <w:w w:val="108"/>
          <w:sz w:val="18"/>
          <w:szCs w:val="18"/>
        </w:rPr>
        <w:t>There are no conflicts to declare.</w:t>
      </w:r>
    </w:p>
    <w:p w14:paraId="2B7CDDB1" w14:textId="22A5C954" w:rsidR="00FA2DA2" w:rsidRPr="009D0CF5" w:rsidRDefault="00FA2DA2" w:rsidP="00FA2DA2">
      <w:pPr>
        <w:pStyle w:val="RSCB04AHeadingSection"/>
      </w:pPr>
      <w:r w:rsidRPr="009D0CF5">
        <w:t>Acknowledgements</w:t>
      </w:r>
    </w:p>
    <w:p w14:paraId="70519FF5" w14:textId="2C3E4BCB" w:rsidR="00FA2DA2" w:rsidRPr="009D0CF5" w:rsidRDefault="00FA2DA2" w:rsidP="00DB2877">
      <w:pPr>
        <w:jc w:val="both"/>
        <w:rPr>
          <w:color w:val="201F1E"/>
          <w:sz w:val="18"/>
          <w:szCs w:val="18"/>
          <w:lang w:eastAsia="en-GB"/>
        </w:rPr>
      </w:pPr>
      <w:bookmarkStart w:id="13" w:name="_Hlk80735806"/>
      <w:r w:rsidRPr="009D0CF5">
        <w:rPr>
          <w:sz w:val="18"/>
          <w:szCs w:val="18"/>
        </w:rPr>
        <w:t xml:space="preserve">The acknowledgements come at the end of an article after the conclusions and before the notes and references. </w:t>
      </w:r>
      <w:r w:rsidR="009D7BB4" w:rsidRPr="009D0CF5">
        <w:rPr>
          <w:sz w:val="18"/>
          <w:szCs w:val="18"/>
        </w:rPr>
        <w:t xml:space="preserve">JLM-D. acknowledges support from the Royal Academy of Engineering Chair in Emerging Technologies, grant CIET1819_24. JLM-D and MPW acknowledge support from the EPSRC Centre of Advanced Materials for Integrated Energy Systems (CAM-IES) under </w:t>
      </w:r>
      <w:bookmarkEnd w:id="13"/>
      <w:r w:rsidR="009D7BB4" w:rsidRPr="009D0CF5">
        <w:rPr>
          <w:sz w:val="18"/>
          <w:szCs w:val="18"/>
        </w:rPr>
        <w:t>EP/P007767/1 and European Union’s Horizon 2020 research and innovation programme under grant agreement no. 10101017709 (</w:t>
      </w:r>
      <w:proofErr w:type="spellStart"/>
      <w:r w:rsidR="009D7BB4" w:rsidRPr="009D0CF5">
        <w:rPr>
          <w:sz w:val="18"/>
          <w:szCs w:val="18"/>
        </w:rPr>
        <w:t>Epistore</w:t>
      </w:r>
      <w:proofErr w:type="spellEnd"/>
      <w:r w:rsidR="009D7BB4" w:rsidRPr="009D0CF5">
        <w:rPr>
          <w:sz w:val="18"/>
          <w:szCs w:val="18"/>
        </w:rPr>
        <w:t>). AJL acknowledges support from EPSRC (EP/R513180/1).</w:t>
      </w:r>
      <w:r w:rsidR="009D7BB4" w:rsidRPr="009D0CF5">
        <w:rPr>
          <w:color w:val="201F1E"/>
          <w:sz w:val="18"/>
          <w:szCs w:val="18"/>
          <w:lang w:eastAsia="en-GB"/>
        </w:rPr>
        <w:t xml:space="preserve"> ZH, JL and HW acknowledge the support from the US National Science Foundation for the TEM effort at Purdue University (DMR-2016453 and DMR-1809520).</w:t>
      </w:r>
    </w:p>
    <w:p w14:paraId="32C76EB2" w14:textId="77777777" w:rsidR="00F366BC" w:rsidRPr="009D0CF5" w:rsidRDefault="00542A5F" w:rsidP="00F366BC">
      <w:pPr>
        <w:widowControl w:val="0"/>
        <w:autoSpaceDE w:val="0"/>
        <w:autoSpaceDN w:val="0"/>
        <w:adjustRightInd w:val="0"/>
        <w:spacing w:before="400" w:after="80" w:line="240" w:lineRule="auto"/>
        <w:ind w:left="640" w:hanging="640"/>
        <w:rPr>
          <w:b/>
          <w:sz w:val="24"/>
        </w:rPr>
      </w:pPr>
      <w:r w:rsidRPr="009D0CF5">
        <w:rPr>
          <w:b/>
          <w:sz w:val="24"/>
        </w:rPr>
        <w:t>R</w:t>
      </w:r>
      <w:r w:rsidR="00E61949" w:rsidRPr="009D0CF5">
        <w:rPr>
          <w:b/>
          <w:sz w:val="24"/>
        </w:rPr>
        <w:t>eferences</w:t>
      </w:r>
    </w:p>
    <w:p w14:paraId="4D13EF55" w14:textId="66666985" w:rsidR="004827A5" w:rsidRPr="009D0CF5" w:rsidRDefault="00F366BC"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b/>
          <w:sz w:val="18"/>
          <w:szCs w:val="18"/>
        </w:rPr>
        <w:fldChar w:fldCharType="begin" w:fldLock="1"/>
      </w:r>
      <w:r w:rsidRPr="009D0CF5">
        <w:rPr>
          <w:b/>
          <w:sz w:val="18"/>
          <w:szCs w:val="18"/>
        </w:rPr>
        <w:instrText xml:space="preserve">ADDIN Mendeley Bibliography CSL_BIBLIOGRAPHY </w:instrText>
      </w:r>
      <w:r w:rsidRPr="009D0CF5">
        <w:rPr>
          <w:b/>
          <w:sz w:val="18"/>
          <w:szCs w:val="18"/>
        </w:rPr>
        <w:fldChar w:fldCharType="separate"/>
      </w:r>
      <w:r w:rsidR="004827A5" w:rsidRPr="009D0CF5">
        <w:rPr>
          <w:rFonts w:ascii="Calibri" w:hAnsi="Calibri" w:cs="Calibri"/>
          <w:noProof/>
          <w:sz w:val="18"/>
          <w:szCs w:val="24"/>
        </w:rPr>
        <w:t>1</w:t>
      </w:r>
      <w:r w:rsidR="004827A5" w:rsidRPr="009D0CF5">
        <w:rPr>
          <w:rFonts w:ascii="Calibri" w:hAnsi="Calibri" w:cs="Calibri"/>
          <w:noProof/>
          <w:sz w:val="18"/>
          <w:szCs w:val="24"/>
        </w:rPr>
        <w:tab/>
        <w:t xml:space="preserve">N. Jiang and E. D. Wachsman, </w:t>
      </w:r>
      <w:r w:rsidR="004827A5" w:rsidRPr="009D0CF5">
        <w:rPr>
          <w:rFonts w:ascii="Calibri" w:hAnsi="Calibri" w:cs="Calibri"/>
          <w:i/>
          <w:iCs/>
          <w:noProof/>
          <w:sz w:val="18"/>
          <w:szCs w:val="24"/>
        </w:rPr>
        <w:t>J. Am. Ceram. Soc.</w:t>
      </w:r>
      <w:r w:rsidR="004827A5" w:rsidRPr="009D0CF5">
        <w:rPr>
          <w:rFonts w:ascii="Calibri" w:hAnsi="Calibri" w:cs="Calibri"/>
          <w:noProof/>
          <w:sz w:val="18"/>
          <w:szCs w:val="24"/>
        </w:rPr>
        <w:t xml:space="preserve">, 1999, </w:t>
      </w:r>
      <w:r w:rsidR="004827A5" w:rsidRPr="009D0CF5">
        <w:rPr>
          <w:rFonts w:ascii="Calibri" w:hAnsi="Calibri" w:cs="Calibri"/>
          <w:b/>
          <w:bCs/>
          <w:noProof/>
          <w:sz w:val="18"/>
          <w:szCs w:val="24"/>
        </w:rPr>
        <w:t>82</w:t>
      </w:r>
      <w:r w:rsidR="004827A5" w:rsidRPr="009D0CF5">
        <w:rPr>
          <w:rFonts w:ascii="Calibri" w:hAnsi="Calibri" w:cs="Calibri"/>
          <w:noProof/>
          <w:sz w:val="18"/>
          <w:szCs w:val="24"/>
        </w:rPr>
        <w:t>, 3057–3064.</w:t>
      </w:r>
    </w:p>
    <w:p w14:paraId="10D16048"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w:t>
      </w:r>
      <w:r w:rsidRPr="009D0CF5">
        <w:rPr>
          <w:rFonts w:ascii="Calibri" w:hAnsi="Calibri" w:cs="Calibri"/>
          <w:noProof/>
          <w:sz w:val="18"/>
          <w:szCs w:val="24"/>
        </w:rPr>
        <w:tab/>
        <w:t xml:space="preserve">N. M. Sammes, G. A. Tompsett, H. Näfe and F. Aldinger, </w:t>
      </w:r>
      <w:r w:rsidRPr="009D0CF5">
        <w:rPr>
          <w:rFonts w:ascii="Calibri" w:hAnsi="Calibri" w:cs="Calibri"/>
          <w:i/>
          <w:iCs/>
          <w:noProof/>
          <w:sz w:val="18"/>
          <w:szCs w:val="24"/>
        </w:rPr>
        <w:t>J. Eur. Ceram. Soc.</w:t>
      </w:r>
      <w:r w:rsidRPr="009D0CF5">
        <w:rPr>
          <w:rFonts w:ascii="Calibri" w:hAnsi="Calibri" w:cs="Calibri"/>
          <w:noProof/>
          <w:sz w:val="18"/>
          <w:szCs w:val="24"/>
        </w:rPr>
        <w:t xml:space="preserve">, 1999, </w:t>
      </w:r>
      <w:r w:rsidRPr="009D0CF5">
        <w:rPr>
          <w:rFonts w:ascii="Calibri" w:hAnsi="Calibri" w:cs="Calibri"/>
          <w:b/>
          <w:bCs/>
          <w:noProof/>
          <w:sz w:val="18"/>
          <w:szCs w:val="24"/>
        </w:rPr>
        <w:t>19</w:t>
      </w:r>
      <w:r w:rsidRPr="009D0CF5">
        <w:rPr>
          <w:rFonts w:ascii="Calibri" w:hAnsi="Calibri" w:cs="Calibri"/>
          <w:noProof/>
          <w:sz w:val="18"/>
          <w:szCs w:val="24"/>
        </w:rPr>
        <w:t>, 1801–1826.</w:t>
      </w:r>
    </w:p>
    <w:p w14:paraId="4B6759CF"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w:t>
      </w:r>
      <w:r w:rsidRPr="009D0CF5">
        <w:rPr>
          <w:rFonts w:ascii="Calibri" w:hAnsi="Calibri" w:cs="Calibri"/>
          <w:noProof/>
          <w:sz w:val="18"/>
          <w:szCs w:val="24"/>
        </w:rPr>
        <w:tab/>
        <w:t xml:space="preserve">E. D. Wachsman, S. Boyapati and N. Jiang, </w:t>
      </w:r>
      <w:r w:rsidRPr="009D0CF5">
        <w:rPr>
          <w:rFonts w:ascii="Calibri" w:hAnsi="Calibri" w:cs="Calibri"/>
          <w:i/>
          <w:iCs/>
          <w:noProof/>
          <w:sz w:val="18"/>
          <w:szCs w:val="24"/>
        </w:rPr>
        <w:t>Ionics (Kiel).</w:t>
      </w:r>
      <w:r w:rsidRPr="009D0CF5">
        <w:rPr>
          <w:rFonts w:ascii="Calibri" w:hAnsi="Calibri" w:cs="Calibri"/>
          <w:noProof/>
          <w:sz w:val="18"/>
          <w:szCs w:val="24"/>
        </w:rPr>
        <w:t xml:space="preserve">, 2001, </w:t>
      </w:r>
      <w:r w:rsidRPr="009D0CF5">
        <w:rPr>
          <w:rFonts w:ascii="Calibri" w:hAnsi="Calibri" w:cs="Calibri"/>
          <w:b/>
          <w:bCs/>
          <w:noProof/>
          <w:sz w:val="18"/>
          <w:szCs w:val="24"/>
        </w:rPr>
        <w:t>7</w:t>
      </w:r>
      <w:r w:rsidRPr="009D0CF5">
        <w:rPr>
          <w:rFonts w:ascii="Calibri" w:hAnsi="Calibri" w:cs="Calibri"/>
          <w:noProof/>
          <w:sz w:val="18"/>
          <w:szCs w:val="24"/>
        </w:rPr>
        <w:t>, 1–6.</w:t>
      </w:r>
    </w:p>
    <w:p w14:paraId="56ED481E"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4</w:t>
      </w:r>
      <w:r w:rsidRPr="009D0CF5">
        <w:rPr>
          <w:rFonts w:ascii="Calibri" w:hAnsi="Calibri" w:cs="Calibri"/>
          <w:noProof/>
          <w:sz w:val="18"/>
          <w:szCs w:val="24"/>
        </w:rPr>
        <w:tab/>
        <w:t xml:space="preserve">M. J. Verkerk and A. J. Burggraaf, </w:t>
      </w:r>
      <w:r w:rsidRPr="009D0CF5">
        <w:rPr>
          <w:rFonts w:ascii="Calibri" w:hAnsi="Calibri" w:cs="Calibri"/>
          <w:i/>
          <w:iCs/>
          <w:noProof/>
          <w:sz w:val="18"/>
          <w:szCs w:val="24"/>
        </w:rPr>
        <w:t>Solid State Ionics</w:t>
      </w:r>
      <w:r w:rsidRPr="009D0CF5">
        <w:rPr>
          <w:rFonts w:ascii="Calibri" w:hAnsi="Calibri" w:cs="Calibri"/>
          <w:noProof/>
          <w:sz w:val="18"/>
          <w:szCs w:val="24"/>
        </w:rPr>
        <w:t xml:space="preserve">, 1981, </w:t>
      </w:r>
      <w:r w:rsidRPr="009D0CF5">
        <w:rPr>
          <w:rFonts w:ascii="Calibri" w:hAnsi="Calibri" w:cs="Calibri"/>
          <w:b/>
          <w:bCs/>
          <w:noProof/>
          <w:sz w:val="18"/>
          <w:szCs w:val="24"/>
        </w:rPr>
        <w:t>3</w:t>
      </w:r>
      <w:r w:rsidRPr="009D0CF5">
        <w:rPr>
          <w:rFonts w:ascii="Calibri" w:hAnsi="Calibri" w:cs="Calibri"/>
          <w:noProof/>
          <w:sz w:val="18"/>
          <w:szCs w:val="24"/>
        </w:rPr>
        <w:t>–</w:t>
      </w:r>
      <w:r w:rsidRPr="009D0CF5">
        <w:rPr>
          <w:rFonts w:ascii="Calibri" w:hAnsi="Calibri" w:cs="Calibri"/>
          <w:b/>
          <w:bCs/>
          <w:noProof/>
          <w:sz w:val="18"/>
          <w:szCs w:val="24"/>
        </w:rPr>
        <w:t>4</w:t>
      </w:r>
      <w:r w:rsidRPr="009D0CF5">
        <w:rPr>
          <w:rFonts w:ascii="Calibri" w:hAnsi="Calibri" w:cs="Calibri"/>
          <w:noProof/>
          <w:sz w:val="18"/>
          <w:szCs w:val="24"/>
        </w:rPr>
        <w:t>, 463–467.</w:t>
      </w:r>
    </w:p>
    <w:p w14:paraId="67F492A5"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5</w:t>
      </w:r>
      <w:r w:rsidRPr="009D0CF5">
        <w:rPr>
          <w:rFonts w:ascii="Calibri" w:hAnsi="Calibri" w:cs="Calibri"/>
          <w:noProof/>
          <w:sz w:val="18"/>
          <w:szCs w:val="24"/>
        </w:rPr>
        <w:tab/>
        <w:t xml:space="preserve">M. J. Verkerk and A. J. Burggraaf, </w:t>
      </w:r>
      <w:r w:rsidRPr="009D0CF5">
        <w:rPr>
          <w:rFonts w:ascii="Calibri" w:hAnsi="Calibri" w:cs="Calibri"/>
          <w:i/>
          <w:iCs/>
          <w:noProof/>
          <w:sz w:val="18"/>
          <w:szCs w:val="24"/>
        </w:rPr>
        <w:t>J. Electrochem. Soc.</w:t>
      </w:r>
      <w:r w:rsidRPr="009D0CF5">
        <w:rPr>
          <w:rFonts w:ascii="Calibri" w:hAnsi="Calibri" w:cs="Calibri"/>
          <w:noProof/>
          <w:sz w:val="18"/>
          <w:szCs w:val="24"/>
        </w:rPr>
        <w:t xml:space="preserve">, 1981, </w:t>
      </w:r>
      <w:r w:rsidRPr="009D0CF5">
        <w:rPr>
          <w:rFonts w:ascii="Calibri" w:hAnsi="Calibri" w:cs="Calibri"/>
          <w:b/>
          <w:bCs/>
          <w:noProof/>
          <w:sz w:val="18"/>
          <w:szCs w:val="24"/>
        </w:rPr>
        <w:t>128</w:t>
      </w:r>
      <w:r w:rsidRPr="009D0CF5">
        <w:rPr>
          <w:rFonts w:ascii="Calibri" w:hAnsi="Calibri" w:cs="Calibri"/>
          <w:noProof/>
          <w:sz w:val="18"/>
          <w:szCs w:val="24"/>
        </w:rPr>
        <w:t>, 75–81.</w:t>
      </w:r>
    </w:p>
    <w:p w14:paraId="2CAAA56D"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6</w:t>
      </w:r>
      <w:r w:rsidRPr="009D0CF5">
        <w:rPr>
          <w:rFonts w:ascii="Calibri" w:hAnsi="Calibri" w:cs="Calibri"/>
          <w:noProof/>
          <w:sz w:val="18"/>
          <w:szCs w:val="24"/>
        </w:rPr>
        <w:tab/>
        <w:t xml:space="preserve">D. W. Jung, K. L. Duncan and E. D. Wachsman, </w:t>
      </w:r>
      <w:r w:rsidRPr="009D0CF5">
        <w:rPr>
          <w:rFonts w:ascii="Calibri" w:hAnsi="Calibri" w:cs="Calibri"/>
          <w:i/>
          <w:iCs/>
          <w:noProof/>
          <w:sz w:val="18"/>
          <w:szCs w:val="24"/>
        </w:rPr>
        <w:t>Acta Mater.</w:t>
      </w:r>
      <w:r w:rsidRPr="009D0CF5">
        <w:rPr>
          <w:rFonts w:ascii="Calibri" w:hAnsi="Calibri" w:cs="Calibri"/>
          <w:noProof/>
          <w:sz w:val="18"/>
          <w:szCs w:val="24"/>
        </w:rPr>
        <w:t xml:space="preserve">, 2010, </w:t>
      </w:r>
      <w:r w:rsidRPr="009D0CF5">
        <w:rPr>
          <w:rFonts w:ascii="Calibri" w:hAnsi="Calibri" w:cs="Calibri"/>
          <w:b/>
          <w:bCs/>
          <w:noProof/>
          <w:sz w:val="18"/>
          <w:szCs w:val="24"/>
        </w:rPr>
        <w:t>58</w:t>
      </w:r>
      <w:r w:rsidRPr="009D0CF5">
        <w:rPr>
          <w:rFonts w:ascii="Calibri" w:hAnsi="Calibri" w:cs="Calibri"/>
          <w:noProof/>
          <w:sz w:val="18"/>
          <w:szCs w:val="24"/>
        </w:rPr>
        <w:t>, 355–363.</w:t>
      </w:r>
    </w:p>
    <w:p w14:paraId="29990623"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7</w:t>
      </w:r>
      <w:r w:rsidRPr="009D0CF5">
        <w:rPr>
          <w:rFonts w:ascii="Calibri" w:hAnsi="Calibri" w:cs="Calibri"/>
          <w:noProof/>
          <w:sz w:val="18"/>
          <w:szCs w:val="24"/>
        </w:rPr>
        <w:tab/>
        <w:t xml:space="preserve">X. Kuang, J. L. Payne, M. R. Johnson and I. E. Radosavljevic, </w:t>
      </w:r>
      <w:r w:rsidRPr="009D0CF5">
        <w:rPr>
          <w:rFonts w:ascii="Calibri" w:hAnsi="Calibri" w:cs="Calibri"/>
          <w:i/>
          <w:iCs/>
          <w:noProof/>
          <w:sz w:val="18"/>
          <w:szCs w:val="24"/>
        </w:rPr>
        <w:t>Angew. Chemie - Int. Ed.</w:t>
      </w:r>
      <w:r w:rsidRPr="009D0CF5">
        <w:rPr>
          <w:rFonts w:ascii="Calibri" w:hAnsi="Calibri" w:cs="Calibri"/>
          <w:noProof/>
          <w:sz w:val="18"/>
          <w:szCs w:val="24"/>
        </w:rPr>
        <w:t xml:space="preserve">, 2012, </w:t>
      </w:r>
      <w:r w:rsidRPr="009D0CF5">
        <w:rPr>
          <w:rFonts w:ascii="Calibri" w:hAnsi="Calibri" w:cs="Calibri"/>
          <w:b/>
          <w:bCs/>
          <w:noProof/>
          <w:sz w:val="18"/>
          <w:szCs w:val="24"/>
        </w:rPr>
        <w:t>51</w:t>
      </w:r>
      <w:r w:rsidRPr="009D0CF5">
        <w:rPr>
          <w:rFonts w:ascii="Calibri" w:hAnsi="Calibri" w:cs="Calibri"/>
          <w:noProof/>
          <w:sz w:val="18"/>
          <w:szCs w:val="24"/>
        </w:rPr>
        <w:t>, 690–694.</w:t>
      </w:r>
    </w:p>
    <w:p w14:paraId="6E8D47C0"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8</w:t>
      </w:r>
      <w:r w:rsidRPr="009D0CF5">
        <w:rPr>
          <w:rFonts w:ascii="Calibri" w:hAnsi="Calibri" w:cs="Calibri"/>
          <w:noProof/>
          <w:sz w:val="18"/>
          <w:szCs w:val="24"/>
        </w:rPr>
        <w:tab/>
        <w:t xml:space="preserve">S. Sanna, V. Esposito, C. Graves, J. Hjelm, J. W. Andreasen and N. Pryds, </w:t>
      </w:r>
      <w:r w:rsidRPr="009D0CF5">
        <w:rPr>
          <w:rFonts w:ascii="Calibri" w:hAnsi="Calibri" w:cs="Calibri"/>
          <w:i/>
          <w:iCs/>
          <w:noProof/>
          <w:sz w:val="18"/>
          <w:szCs w:val="24"/>
        </w:rPr>
        <w:t>Solid State Ionics</w:t>
      </w:r>
      <w:r w:rsidRPr="009D0CF5">
        <w:rPr>
          <w:rFonts w:ascii="Calibri" w:hAnsi="Calibri" w:cs="Calibri"/>
          <w:noProof/>
          <w:sz w:val="18"/>
          <w:szCs w:val="24"/>
        </w:rPr>
        <w:t xml:space="preserve">, 2014, </w:t>
      </w:r>
      <w:r w:rsidRPr="009D0CF5">
        <w:rPr>
          <w:rFonts w:ascii="Calibri" w:hAnsi="Calibri" w:cs="Calibri"/>
          <w:b/>
          <w:bCs/>
          <w:noProof/>
          <w:sz w:val="18"/>
          <w:szCs w:val="24"/>
        </w:rPr>
        <w:t>266</w:t>
      </w:r>
      <w:r w:rsidRPr="009D0CF5">
        <w:rPr>
          <w:rFonts w:ascii="Calibri" w:hAnsi="Calibri" w:cs="Calibri"/>
          <w:noProof/>
          <w:sz w:val="18"/>
          <w:szCs w:val="24"/>
        </w:rPr>
        <w:t>, 13–18.</w:t>
      </w:r>
    </w:p>
    <w:p w14:paraId="3D068530"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9</w:t>
      </w:r>
      <w:r w:rsidRPr="009D0CF5">
        <w:rPr>
          <w:rFonts w:ascii="Calibri" w:hAnsi="Calibri" w:cs="Calibri"/>
          <w:noProof/>
          <w:sz w:val="18"/>
          <w:szCs w:val="24"/>
        </w:rPr>
        <w:tab/>
        <w:t xml:space="preserve">S. Kąc, G. Szwachta, Cieniek and T. Moskalewicz, </w:t>
      </w:r>
      <w:r w:rsidRPr="009D0CF5">
        <w:rPr>
          <w:rFonts w:ascii="Calibri" w:hAnsi="Calibri" w:cs="Calibri"/>
          <w:i/>
          <w:iCs/>
          <w:noProof/>
          <w:sz w:val="18"/>
          <w:szCs w:val="24"/>
        </w:rPr>
        <w:t>Arch. Metall. Mater.</w:t>
      </w:r>
      <w:r w:rsidRPr="009D0CF5">
        <w:rPr>
          <w:rFonts w:ascii="Calibri" w:hAnsi="Calibri" w:cs="Calibri"/>
          <w:noProof/>
          <w:sz w:val="18"/>
          <w:szCs w:val="24"/>
        </w:rPr>
        <w:t xml:space="preserve">, 2019, </w:t>
      </w:r>
      <w:r w:rsidRPr="009D0CF5">
        <w:rPr>
          <w:rFonts w:ascii="Calibri" w:hAnsi="Calibri" w:cs="Calibri"/>
          <w:b/>
          <w:bCs/>
          <w:noProof/>
          <w:sz w:val="18"/>
          <w:szCs w:val="24"/>
        </w:rPr>
        <w:t>64</w:t>
      </w:r>
      <w:r w:rsidRPr="009D0CF5">
        <w:rPr>
          <w:rFonts w:ascii="Calibri" w:hAnsi="Calibri" w:cs="Calibri"/>
          <w:noProof/>
          <w:sz w:val="18"/>
          <w:szCs w:val="24"/>
        </w:rPr>
        <w:t>, 969–974.</w:t>
      </w:r>
    </w:p>
    <w:p w14:paraId="3E3066C4"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0</w:t>
      </w:r>
      <w:r w:rsidRPr="009D0CF5">
        <w:rPr>
          <w:rFonts w:ascii="Calibri" w:hAnsi="Calibri" w:cs="Calibri"/>
          <w:noProof/>
          <w:sz w:val="18"/>
          <w:szCs w:val="24"/>
        </w:rPr>
        <w:tab/>
        <w:t xml:space="preserve">S. J. Jeong, N. W. Kwak, P. Byeon, S. Y. Chung and W. Jung, </w:t>
      </w:r>
      <w:r w:rsidRPr="009D0CF5">
        <w:rPr>
          <w:rFonts w:ascii="Calibri" w:hAnsi="Calibri" w:cs="Calibri"/>
          <w:i/>
          <w:iCs/>
          <w:noProof/>
          <w:sz w:val="18"/>
          <w:szCs w:val="24"/>
        </w:rPr>
        <w:t>ACS Appl. Mater. Interfaces</w:t>
      </w:r>
      <w:r w:rsidRPr="009D0CF5">
        <w:rPr>
          <w:rFonts w:ascii="Calibri" w:hAnsi="Calibri" w:cs="Calibri"/>
          <w:noProof/>
          <w:sz w:val="18"/>
          <w:szCs w:val="24"/>
        </w:rPr>
        <w:t xml:space="preserve">, 2018, </w:t>
      </w:r>
      <w:r w:rsidRPr="009D0CF5">
        <w:rPr>
          <w:rFonts w:ascii="Calibri" w:hAnsi="Calibri" w:cs="Calibri"/>
          <w:b/>
          <w:bCs/>
          <w:noProof/>
          <w:sz w:val="18"/>
          <w:szCs w:val="24"/>
        </w:rPr>
        <w:t>10</w:t>
      </w:r>
      <w:r w:rsidRPr="009D0CF5">
        <w:rPr>
          <w:rFonts w:ascii="Calibri" w:hAnsi="Calibri" w:cs="Calibri"/>
          <w:noProof/>
          <w:sz w:val="18"/>
          <w:szCs w:val="24"/>
        </w:rPr>
        <w:t>, 6269–6275.</w:t>
      </w:r>
    </w:p>
    <w:p w14:paraId="61E34F5C"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1</w:t>
      </w:r>
      <w:r w:rsidRPr="009D0CF5">
        <w:rPr>
          <w:rFonts w:ascii="Calibri" w:hAnsi="Calibri" w:cs="Calibri"/>
          <w:noProof/>
          <w:sz w:val="18"/>
          <w:szCs w:val="24"/>
        </w:rPr>
        <w:tab/>
        <w:t xml:space="preserve">L. S. J. Peng, X. X. Xi, B. H. Moeckly and S. P. Alpay, </w:t>
      </w:r>
      <w:r w:rsidRPr="009D0CF5">
        <w:rPr>
          <w:rFonts w:ascii="Calibri" w:hAnsi="Calibri" w:cs="Calibri"/>
          <w:i/>
          <w:iCs/>
          <w:noProof/>
          <w:sz w:val="18"/>
          <w:szCs w:val="24"/>
        </w:rPr>
        <w:t>Appl. Phys. Lett.</w:t>
      </w:r>
      <w:r w:rsidRPr="009D0CF5">
        <w:rPr>
          <w:rFonts w:ascii="Calibri" w:hAnsi="Calibri" w:cs="Calibri"/>
          <w:noProof/>
          <w:sz w:val="18"/>
          <w:szCs w:val="24"/>
        </w:rPr>
        <w:t xml:space="preserve">, 2003, </w:t>
      </w:r>
      <w:r w:rsidRPr="009D0CF5">
        <w:rPr>
          <w:rFonts w:ascii="Calibri" w:hAnsi="Calibri" w:cs="Calibri"/>
          <w:b/>
          <w:bCs/>
          <w:noProof/>
          <w:sz w:val="18"/>
          <w:szCs w:val="24"/>
        </w:rPr>
        <w:t>83</w:t>
      </w:r>
      <w:r w:rsidRPr="009D0CF5">
        <w:rPr>
          <w:rFonts w:ascii="Calibri" w:hAnsi="Calibri" w:cs="Calibri"/>
          <w:noProof/>
          <w:sz w:val="18"/>
          <w:szCs w:val="24"/>
        </w:rPr>
        <w:t>, 4592–4594.</w:t>
      </w:r>
    </w:p>
    <w:p w14:paraId="68685450"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2</w:t>
      </w:r>
      <w:r w:rsidRPr="009D0CF5">
        <w:rPr>
          <w:rFonts w:ascii="Calibri" w:hAnsi="Calibri" w:cs="Calibri"/>
          <w:noProof/>
          <w:sz w:val="18"/>
          <w:szCs w:val="24"/>
        </w:rPr>
        <w:tab/>
        <w:t xml:space="preserve">S. Sanna, V. Esposito, J. W. Andreasen, J. Hjelm, W. Zhang, T. Kasama, S. B. Simonsen, M. Christensen, S. Linderoth and N. Pryds, </w:t>
      </w:r>
      <w:r w:rsidRPr="009D0CF5">
        <w:rPr>
          <w:rFonts w:ascii="Calibri" w:hAnsi="Calibri" w:cs="Calibri"/>
          <w:i/>
          <w:iCs/>
          <w:noProof/>
          <w:sz w:val="18"/>
          <w:szCs w:val="24"/>
        </w:rPr>
        <w:t>Nat. Mater.</w:t>
      </w:r>
      <w:r w:rsidRPr="009D0CF5">
        <w:rPr>
          <w:rFonts w:ascii="Calibri" w:hAnsi="Calibri" w:cs="Calibri"/>
          <w:noProof/>
          <w:sz w:val="18"/>
          <w:szCs w:val="24"/>
        </w:rPr>
        <w:t xml:space="preserve">, 2015, </w:t>
      </w:r>
      <w:r w:rsidRPr="009D0CF5">
        <w:rPr>
          <w:rFonts w:ascii="Calibri" w:hAnsi="Calibri" w:cs="Calibri"/>
          <w:b/>
          <w:bCs/>
          <w:noProof/>
          <w:sz w:val="18"/>
          <w:szCs w:val="24"/>
        </w:rPr>
        <w:t>14</w:t>
      </w:r>
      <w:r w:rsidRPr="009D0CF5">
        <w:rPr>
          <w:rFonts w:ascii="Calibri" w:hAnsi="Calibri" w:cs="Calibri"/>
          <w:noProof/>
          <w:sz w:val="18"/>
          <w:szCs w:val="24"/>
        </w:rPr>
        <w:t>, 500–504.</w:t>
      </w:r>
    </w:p>
    <w:p w14:paraId="05775D61"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3</w:t>
      </w:r>
      <w:r w:rsidRPr="009D0CF5">
        <w:rPr>
          <w:rFonts w:ascii="Calibri" w:hAnsi="Calibri" w:cs="Calibri"/>
          <w:noProof/>
          <w:sz w:val="18"/>
          <w:szCs w:val="24"/>
        </w:rPr>
        <w:tab/>
        <w:t xml:space="preserve">S. Sanna, V. Esposito, M. Christensen and N. Pryds, </w:t>
      </w:r>
      <w:r w:rsidRPr="009D0CF5">
        <w:rPr>
          <w:rFonts w:ascii="Calibri" w:hAnsi="Calibri" w:cs="Calibri"/>
          <w:i/>
          <w:iCs/>
          <w:noProof/>
          <w:sz w:val="18"/>
          <w:szCs w:val="24"/>
        </w:rPr>
        <w:t>APL Mater.</w:t>
      </w:r>
      <w:r w:rsidRPr="009D0CF5">
        <w:rPr>
          <w:rFonts w:ascii="Calibri" w:hAnsi="Calibri" w:cs="Calibri"/>
          <w:noProof/>
          <w:sz w:val="18"/>
          <w:szCs w:val="24"/>
        </w:rPr>
        <w:t xml:space="preserve">, 2016, </w:t>
      </w:r>
      <w:r w:rsidRPr="009D0CF5">
        <w:rPr>
          <w:rFonts w:ascii="Calibri" w:hAnsi="Calibri" w:cs="Calibri"/>
          <w:b/>
          <w:bCs/>
          <w:noProof/>
          <w:sz w:val="18"/>
          <w:szCs w:val="24"/>
        </w:rPr>
        <w:t>4</w:t>
      </w:r>
      <w:r w:rsidRPr="009D0CF5">
        <w:rPr>
          <w:rFonts w:ascii="Calibri" w:hAnsi="Calibri" w:cs="Calibri"/>
          <w:noProof/>
          <w:sz w:val="18"/>
          <w:szCs w:val="24"/>
        </w:rPr>
        <w:t>, 2–7.</w:t>
      </w:r>
    </w:p>
    <w:p w14:paraId="4F45FD52"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4</w:t>
      </w:r>
      <w:r w:rsidRPr="009D0CF5">
        <w:rPr>
          <w:rFonts w:ascii="Calibri" w:hAnsi="Calibri" w:cs="Calibri"/>
          <w:noProof/>
          <w:sz w:val="18"/>
          <w:szCs w:val="24"/>
        </w:rPr>
        <w:tab/>
        <w:t xml:space="preserve">S. Lee and J. L. MacManus-Driscoll, </w:t>
      </w:r>
      <w:r w:rsidRPr="009D0CF5">
        <w:rPr>
          <w:rFonts w:ascii="Calibri" w:hAnsi="Calibri" w:cs="Calibri"/>
          <w:i/>
          <w:iCs/>
          <w:noProof/>
          <w:sz w:val="18"/>
          <w:szCs w:val="24"/>
        </w:rPr>
        <w:t>APL Mater.</w:t>
      </w:r>
      <w:r w:rsidRPr="009D0CF5">
        <w:rPr>
          <w:rFonts w:ascii="Calibri" w:hAnsi="Calibri" w:cs="Calibri"/>
          <w:noProof/>
          <w:sz w:val="18"/>
          <w:szCs w:val="24"/>
        </w:rPr>
        <w:t xml:space="preserve">, 2017, </w:t>
      </w:r>
      <w:r w:rsidRPr="009D0CF5">
        <w:rPr>
          <w:rFonts w:ascii="Calibri" w:hAnsi="Calibri" w:cs="Calibri"/>
          <w:b/>
          <w:bCs/>
          <w:noProof/>
          <w:sz w:val="18"/>
          <w:szCs w:val="24"/>
        </w:rPr>
        <w:t>5</w:t>
      </w:r>
      <w:r w:rsidRPr="009D0CF5">
        <w:rPr>
          <w:rFonts w:ascii="Calibri" w:hAnsi="Calibri" w:cs="Calibri"/>
          <w:noProof/>
          <w:sz w:val="18"/>
          <w:szCs w:val="24"/>
        </w:rPr>
        <w:t>, 42304.</w:t>
      </w:r>
    </w:p>
    <w:p w14:paraId="4B141DA3"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5</w:t>
      </w:r>
      <w:r w:rsidRPr="009D0CF5">
        <w:rPr>
          <w:rFonts w:ascii="Calibri" w:hAnsi="Calibri" w:cs="Calibri"/>
          <w:noProof/>
          <w:sz w:val="18"/>
          <w:szCs w:val="24"/>
        </w:rPr>
        <w:tab/>
        <w:t xml:space="preserve">S. Lee, W. Zhang, F. Khatkhatay, H. Wang, Q. Jia and J. L. MacManus-Driscoll, </w:t>
      </w:r>
      <w:r w:rsidRPr="009D0CF5">
        <w:rPr>
          <w:rFonts w:ascii="Calibri" w:hAnsi="Calibri" w:cs="Calibri"/>
          <w:i/>
          <w:iCs/>
          <w:noProof/>
          <w:sz w:val="18"/>
          <w:szCs w:val="24"/>
        </w:rPr>
        <w:t>Nano Lett.</w:t>
      </w:r>
      <w:r w:rsidRPr="009D0CF5">
        <w:rPr>
          <w:rFonts w:ascii="Calibri" w:hAnsi="Calibri" w:cs="Calibri"/>
          <w:noProof/>
          <w:sz w:val="18"/>
          <w:szCs w:val="24"/>
        </w:rPr>
        <w:t xml:space="preserve">, 2015, </w:t>
      </w:r>
      <w:r w:rsidRPr="009D0CF5">
        <w:rPr>
          <w:rFonts w:ascii="Calibri" w:hAnsi="Calibri" w:cs="Calibri"/>
          <w:b/>
          <w:bCs/>
          <w:noProof/>
          <w:sz w:val="18"/>
          <w:szCs w:val="24"/>
        </w:rPr>
        <w:t>15</w:t>
      </w:r>
      <w:r w:rsidRPr="009D0CF5">
        <w:rPr>
          <w:rFonts w:ascii="Calibri" w:hAnsi="Calibri" w:cs="Calibri"/>
          <w:noProof/>
          <w:sz w:val="18"/>
          <w:szCs w:val="24"/>
        </w:rPr>
        <w:t>, 7362–7369.</w:t>
      </w:r>
    </w:p>
    <w:p w14:paraId="5DC1D0CD"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6</w:t>
      </w:r>
      <w:r w:rsidRPr="009D0CF5">
        <w:rPr>
          <w:rFonts w:ascii="Calibri" w:hAnsi="Calibri" w:cs="Calibri"/>
          <w:noProof/>
          <w:sz w:val="18"/>
          <w:szCs w:val="24"/>
        </w:rPr>
        <w:tab/>
        <w:t xml:space="preserve">S. M. Yang, S. Lee, J. Jian, W. Zhang, P. Lu, Q. Jia, H. Wang, T. W. Noh, S. V Kalinin and J. L. MacManus-Driscoll, </w:t>
      </w:r>
      <w:r w:rsidRPr="009D0CF5">
        <w:rPr>
          <w:rFonts w:ascii="Calibri" w:hAnsi="Calibri" w:cs="Calibri"/>
          <w:i/>
          <w:iCs/>
          <w:noProof/>
          <w:sz w:val="18"/>
          <w:szCs w:val="24"/>
        </w:rPr>
        <w:t>Nat. Commun.</w:t>
      </w:r>
      <w:r w:rsidRPr="009D0CF5">
        <w:rPr>
          <w:rFonts w:ascii="Calibri" w:hAnsi="Calibri" w:cs="Calibri"/>
          <w:noProof/>
          <w:sz w:val="18"/>
          <w:szCs w:val="24"/>
        </w:rPr>
        <w:t xml:space="preserve">, 2015, </w:t>
      </w:r>
      <w:r w:rsidRPr="009D0CF5">
        <w:rPr>
          <w:rFonts w:ascii="Calibri" w:hAnsi="Calibri" w:cs="Calibri"/>
          <w:b/>
          <w:bCs/>
          <w:noProof/>
          <w:sz w:val="18"/>
          <w:szCs w:val="24"/>
        </w:rPr>
        <w:t>6</w:t>
      </w:r>
      <w:r w:rsidRPr="009D0CF5">
        <w:rPr>
          <w:rFonts w:ascii="Calibri" w:hAnsi="Calibri" w:cs="Calibri"/>
          <w:noProof/>
          <w:sz w:val="18"/>
          <w:szCs w:val="24"/>
        </w:rPr>
        <w:t>, 1–8.</w:t>
      </w:r>
    </w:p>
    <w:p w14:paraId="6F743976"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7</w:t>
      </w:r>
      <w:r w:rsidRPr="009D0CF5">
        <w:rPr>
          <w:rFonts w:ascii="Calibri" w:hAnsi="Calibri" w:cs="Calibri"/>
          <w:noProof/>
          <w:sz w:val="18"/>
          <w:szCs w:val="24"/>
        </w:rPr>
        <w:tab/>
        <w:t xml:space="preserve">J. Yoon, S. Cho, J.-H. Kim, J. Lee, Z. Bi, A. Serquis, X. Zhang, A. Manthiram and H. Wang, </w:t>
      </w:r>
      <w:r w:rsidRPr="009D0CF5">
        <w:rPr>
          <w:rFonts w:ascii="Calibri" w:hAnsi="Calibri" w:cs="Calibri"/>
          <w:i/>
          <w:iCs/>
          <w:noProof/>
          <w:sz w:val="18"/>
          <w:szCs w:val="24"/>
        </w:rPr>
        <w:t>Adv. Funct. Mater.</w:t>
      </w:r>
      <w:r w:rsidRPr="009D0CF5">
        <w:rPr>
          <w:rFonts w:ascii="Calibri" w:hAnsi="Calibri" w:cs="Calibri"/>
          <w:noProof/>
          <w:sz w:val="18"/>
          <w:szCs w:val="24"/>
        </w:rPr>
        <w:t xml:space="preserve">, 2009, </w:t>
      </w:r>
      <w:r w:rsidRPr="009D0CF5">
        <w:rPr>
          <w:rFonts w:ascii="Calibri" w:hAnsi="Calibri" w:cs="Calibri"/>
          <w:b/>
          <w:bCs/>
          <w:noProof/>
          <w:sz w:val="18"/>
          <w:szCs w:val="24"/>
        </w:rPr>
        <w:t>19</w:t>
      </w:r>
      <w:r w:rsidRPr="009D0CF5">
        <w:rPr>
          <w:rFonts w:ascii="Calibri" w:hAnsi="Calibri" w:cs="Calibri"/>
          <w:noProof/>
          <w:sz w:val="18"/>
          <w:szCs w:val="24"/>
        </w:rPr>
        <w:t>, 3868–3873.</w:t>
      </w:r>
    </w:p>
    <w:p w14:paraId="58CD60C5"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8</w:t>
      </w:r>
      <w:r w:rsidRPr="009D0CF5">
        <w:rPr>
          <w:rFonts w:ascii="Calibri" w:hAnsi="Calibri" w:cs="Calibri"/>
          <w:noProof/>
          <w:sz w:val="18"/>
          <w:szCs w:val="24"/>
        </w:rPr>
        <w:tab/>
        <w:t xml:space="preserve">F. Baiutti, F. Chiabrera, M. Acosta, D. Diercks, D. Parfitt, J. Santiso, X. Wang, A. Cavallaro, A. Morata, H. Wang and others, </w:t>
      </w:r>
      <w:r w:rsidRPr="009D0CF5">
        <w:rPr>
          <w:rFonts w:ascii="Calibri" w:hAnsi="Calibri" w:cs="Calibri"/>
          <w:i/>
          <w:iCs/>
          <w:noProof/>
          <w:sz w:val="18"/>
          <w:szCs w:val="24"/>
        </w:rPr>
        <w:t>Nat. Commun.</w:t>
      </w:r>
      <w:r w:rsidRPr="009D0CF5">
        <w:rPr>
          <w:rFonts w:ascii="Calibri" w:hAnsi="Calibri" w:cs="Calibri"/>
          <w:noProof/>
          <w:sz w:val="18"/>
          <w:szCs w:val="24"/>
        </w:rPr>
        <w:t xml:space="preserve">, 2021, </w:t>
      </w:r>
      <w:r w:rsidRPr="009D0CF5">
        <w:rPr>
          <w:rFonts w:ascii="Calibri" w:hAnsi="Calibri" w:cs="Calibri"/>
          <w:b/>
          <w:bCs/>
          <w:noProof/>
          <w:sz w:val="18"/>
          <w:szCs w:val="24"/>
        </w:rPr>
        <w:t>12</w:t>
      </w:r>
      <w:r w:rsidRPr="009D0CF5">
        <w:rPr>
          <w:rFonts w:ascii="Calibri" w:hAnsi="Calibri" w:cs="Calibri"/>
          <w:noProof/>
          <w:sz w:val="18"/>
          <w:szCs w:val="24"/>
        </w:rPr>
        <w:t>, 1–11.</w:t>
      </w:r>
    </w:p>
    <w:p w14:paraId="5A065DFA"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19</w:t>
      </w:r>
      <w:r w:rsidRPr="009D0CF5">
        <w:rPr>
          <w:rFonts w:ascii="Calibri" w:hAnsi="Calibri" w:cs="Calibri"/>
          <w:noProof/>
          <w:sz w:val="18"/>
          <w:szCs w:val="24"/>
        </w:rPr>
        <w:tab/>
        <w:t xml:space="preserve">B. H. Yun, K. J. Kim, D. W. Joh, M. S. Chae, J. J. Lee, D. W. Kim, S. Kang, D. Choi, S. T. Hong and K. T. Lee, </w:t>
      </w:r>
      <w:r w:rsidRPr="009D0CF5">
        <w:rPr>
          <w:rFonts w:ascii="Calibri" w:hAnsi="Calibri" w:cs="Calibri"/>
          <w:i/>
          <w:iCs/>
          <w:noProof/>
          <w:sz w:val="18"/>
          <w:szCs w:val="24"/>
        </w:rPr>
        <w:t>J. Mater. Chem. A</w:t>
      </w:r>
      <w:r w:rsidRPr="009D0CF5">
        <w:rPr>
          <w:rFonts w:ascii="Calibri" w:hAnsi="Calibri" w:cs="Calibri"/>
          <w:noProof/>
          <w:sz w:val="18"/>
          <w:szCs w:val="24"/>
        </w:rPr>
        <w:t xml:space="preserve">, 2019, </w:t>
      </w:r>
      <w:r w:rsidRPr="009D0CF5">
        <w:rPr>
          <w:rFonts w:ascii="Calibri" w:hAnsi="Calibri" w:cs="Calibri"/>
          <w:b/>
          <w:bCs/>
          <w:noProof/>
          <w:sz w:val="18"/>
          <w:szCs w:val="24"/>
        </w:rPr>
        <w:t>7</w:t>
      </w:r>
      <w:r w:rsidRPr="009D0CF5">
        <w:rPr>
          <w:rFonts w:ascii="Calibri" w:hAnsi="Calibri" w:cs="Calibri"/>
          <w:noProof/>
          <w:sz w:val="18"/>
          <w:szCs w:val="24"/>
        </w:rPr>
        <w:t>, 20558–20566.</w:t>
      </w:r>
    </w:p>
    <w:p w14:paraId="415015B0"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0</w:t>
      </w:r>
      <w:r w:rsidRPr="009D0CF5">
        <w:rPr>
          <w:rFonts w:ascii="Calibri" w:hAnsi="Calibri" w:cs="Calibri"/>
          <w:noProof/>
          <w:sz w:val="18"/>
          <w:szCs w:val="24"/>
        </w:rPr>
        <w:tab/>
        <w:t xml:space="preserve">R. D. Bayliss, S. N. Cook, S. Kotsantonis, R. J. Chater and J. A. Kilner, </w:t>
      </w:r>
      <w:r w:rsidRPr="009D0CF5">
        <w:rPr>
          <w:rFonts w:ascii="Calibri" w:hAnsi="Calibri" w:cs="Calibri"/>
          <w:i/>
          <w:iCs/>
          <w:noProof/>
          <w:sz w:val="18"/>
          <w:szCs w:val="24"/>
        </w:rPr>
        <w:t>Adv. Energy Mater.</w:t>
      </w:r>
      <w:r w:rsidRPr="009D0CF5">
        <w:rPr>
          <w:rFonts w:ascii="Calibri" w:hAnsi="Calibri" w:cs="Calibri"/>
          <w:noProof/>
          <w:sz w:val="18"/>
          <w:szCs w:val="24"/>
        </w:rPr>
        <w:t xml:space="preserve">, 2014, </w:t>
      </w:r>
      <w:r w:rsidRPr="009D0CF5">
        <w:rPr>
          <w:rFonts w:ascii="Calibri" w:hAnsi="Calibri" w:cs="Calibri"/>
          <w:b/>
          <w:bCs/>
          <w:noProof/>
          <w:sz w:val="18"/>
          <w:szCs w:val="24"/>
        </w:rPr>
        <w:t>4</w:t>
      </w:r>
      <w:r w:rsidRPr="009D0CF5">
        <w:rPr>
          <w:rFonts w:ascii="Calibri" w:hAnsi="Calibri" w:cs="Calibri"/>
          <w:noProof/>
          <w:sz w:val="18"/>
          <w:szCs w:val="24"/>
        </w:rPr>
        <w:t>, 2–7.</w:t>
      </w:r>
    </w:p>
    <w:p w14:paraId="385CE0EC"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1</w:t>
      </w:r>
      <w:r w:rsidRPr="009D0CF5">
        <w:rPr>
          <w:rFonts w:ascii="Calibri" w:hAnsi="Calibri" w:cs="Calibri"/>
          <w:noProof/>
          <w:sz w:val="18"/>
          <w:szCs w:val="24"/>
        </w:rPr>
        <w:tab/>
        <w:t xml:space="preserve">E. M. Choi, T. Maity, A. Kursumovic, P. Lu, Z. Bi, S. Yu, Y. Park, B. Zhu, R. Wu, V. Gopalan, H. Wang and J. L. MacManus-Driscoll, </w:t>
      </w:r>
      <w:r w:rsidRPr="009D0CF5">
        <w:rPr>
          <w:rFonts w:ascii="Calibri" w:hAnsi="Calibri" w:cs="Calibri"/>
          <w:i/>
          <w:iCs/>
          <w:noProof/>
          <w:sz w:val="18"/>
          <w:szCs w:val="24"/>
        </w:rPr>
        <w:t>Nat. Commun.</w:t>
      </w:r>
      <w:r w:rsidRPr="009D0CF5">
        <w:rPr>
          <w:rFonts w:ascii="Calibri" w:hAnsi="Calibri" w:cs="Calibri"/>
          <w:noProof/>
          <w:sz w:val="18"/>
          <w:szCs w:val="24"/>
        </w:rPr>
        <w:t xml:space="preserve">, 2020, </w:t>
      </w:r>
      <w:r w:rsidRPr="009D0CF5">
        <w:rPr>
          <w:rFonts w:ascii="Calibri" w:hAnsi="Calibri" w:cs="Calibri"/>
          <w:b/>
          <w:bCs/>
          <w:noProof/>
          <w:sz w:val="18"/>
          <w:szCs w:val="24"/>
        </w:rPr>
        <w:t>11</w:t>
      </w:r>
      <w:r w:rsidRPr="009D0CF5">
        <w:rPr>
          <w:rFonts w:ascii="Calibri" w:hAnsi="Calibri" w:cs="Calibri"/>
          <w:noProof/>
          <w:sz w:val="18"/>
          <w:szCs w:val="24"/>
        </w:rPr>
        <w:t>, 1–9.</w:t>
      </w:r>
    </w:p>
    <w:p w14:paraId="5E2D8B5C"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2</w:t>
      </w:r>
      <w:r w:rsidRPr="009D0CF5">
        <w:rPr>
          <w:rFonts w:ascii="Calibri" w:hAnsi="Calibri" w:cs="Calibri"/>
          <w:noProof/>
          <w:sz w:val="18"/>
          <w:szCs w:val="24"/>
        </w:rPr>
        <w:tab/>
        <w:t xml:space="preserve">X. Martí, F. Sánchez, V. Skumryev, V. Laukhin, C. Ferrater, M. V. García-Cuenca, M. Varela and J. Fontcuberta, </w:t>
      </w:r>
      <w:r w:rsidRPr="009D0CF5">
        <w:rPr>
          <w:rFonts w:ascii="Calibri" w:hAnsi="Calibri" w:cs="Calibri"/>
          <w:i/>
          <w:iCs/>
          <w:noProof/>
          <w:sz w:val="18"/>
          <w:szCs w:val="24"/>
        </w:rPr>
        <w:t>Thin Solid Films</w:t>
      </w:r>
      <w:r w:rsidRPr="009D0CF5">
        <w:rPr>
          <w:rFonts w:ascii="Calibri" w:hAnsi="Calibri" w:cs="Calibri"/>
          <w:noProof/>
          <w:sz w:val="18"/>
          <w:szCs w:val="24"/>
        </w:rPr>
        <w:t xml:space="preserve">, 2008, </w:t>
      </w:r>
      <w:r w:rsidRPr="009D0CF5">
        <w:rPr>
          <w:rFonts w:ascii="Calibri" w:hAnsi="Calibri" w:cs="Calibri"/>
          <w:b/>
          <w:bCs/>
          <w:noProof/>
          <w:sz w:val="18"/>
          <w:szCs w:val="24"/>
        </w:rPr>
        <w:t>516</w:t>
      </w:r>
      <w:r w:rsidRPr="009D0CF5">
        <w:rPr>
          <w:rFonts w:ascii="Calibri" w:hAnsi="Calibri" w:cs="Calibri"/>
          <w:noProof/>
          <w:sz w:val="18"/>
          <w:szCs w:val="24"/>
        </w:rPr>
        <w:t>, 4899–4907.</w:t>
      </w:r>
    </w:p>
    <w:p w14:paraId="14482928"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3</w:t>
      </w:r>
      <w:r w:rsidRPr="009D0CF5">
        <w:rPr>
          <w:rFonts w:ascii="Calibri" w:hAnsi="Calibri" w:cs="Calibri"/>
          <w:noProof/>
          <w:sz w:val="18"/>
          <w:szCs w:val="24"/>
        </w:rPr>
        <w:tab/>
        <w:t xml:space="preserve">X. Marti, V. Skumryev, C. Ferrater, M. V. García-Cuenca, M. Varela, F. Sánchez and J. Fontcuberta, </w:t>
      </w:r>
      <w:r w:rsidRPr="009D0CF5">
        <w:rPr>
          <w:rFonts w:ascii="Calibri" w:hAnsi="Calibri" w:cs="Calibri"/>
          <w:i/>
          <w:iCs/>
          <w:noProof/>
          <w:sz w:val="18"/>
          <w:szCs w:val="24"/>
        </w:rPr>
        <w:t>Appl. Phys. Lett.</w:t>
      </w:r>
      <w:r w:rsidRPr="009D0CF5">
        <w:rPr>
          <w:rFonts w:ascii="Calibri" w:hAnsi="Calibri" w:cs="Calibri"/>
          <w:noProof/>
          <w:sz w:val="18"/>
          <w:szCs w:val="24"/>
        </w:rPr>
        <w:t xml:space="preserve">, 2010, </w:t>
      </w:r>
      <w:r w:rsidRPr="009D0CF5">
        <w:rPr>
          <w:rFonts w:ascii="Calibri" w:hAnsi="Calibri" w:cs="Calibri"/>
          <w:b/>
          <w:bCs/>
          <w:noProof/>
          <w:sz w:val="18"/>
          <w:szCs w:val="24"/>
        </w:rPr>
        <w:t>96</w:t>
      </w:r>
      <w:r w:rsidRPr="009D0CF5">
        <w:rPr>
          <w:rFonts w:ascii="Calibri" w:hAnsi="Calibri" w:cs="Calibri"/>
          <w:noProof/>
          <w:sz w:val="18"/>
          <w:szCs w:val="24"/>
        </w:rPr>
        <w:t>, 2008–2011.</w:t>
      </w:r>
    </w:p>
    <w:p w14:paraId="2F5FAA1D"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4</w:t>
      </w:r>
      <w:r w:rsidRPr="009D0CF5">
        <w:rPr>
          <w:rFonts w:ascii="Calibri" w:hAnsi="Calibri" w:cs="Calibri"/>
          <w:noProof/>
          <w:sz w:val="18"/>
          <w:szCs w:val="24"/>
        </w:rPr>
        <w:tab/>
        <w:t xml:space="preserve">S. Harikrishnan, S. Röler, C. M. Naveen Kumar, H. L. Bhat, U. K. Röler, S. Wirth, F. Steglich and S. Elizabeth, </w:t>
      </w:r>
      <w:r w:rsidRPr="009D0CF5">
        <w:rPr>
          <w:rFonts w:ascii="Calibri" w:hAnsi="Calibri" w:cs="Calibri"/>
          <w:i/>
          <w:iCs/>
          <w:noProof/>
          <w:sz w:val="18"/>
          <w:szCs w:val="24"/>
        </w:rPr>
        <w:t>J. Phys. Condens. Matter</w:t>
      </w:r>
      <w:r w:rsidRPr="009D0CF5">
        <w:rPr>
          <w:rFonts w:ascii="Calibri" w:hAnsi="Calibri" w:cs="Calibri"/>
          <w:noProof/>
          <w:sz w:val="18"/>
          <w:szCs w:val="24"/>
        </w:rPr>
        <w:t>, , DOI:10.1088/0953-8984/21/9/096002.</w:t>
      </w:r>
    </w:p>
    <w:p w14:paraId="040DF86D"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5</w:t>
      </w:r>
      <w:r w:rsidRPr="009D0CF5">
        <w:rPr>
          <w:rFonts w:ascii="Calibri" w:hAnsi="Calibri" w:cs="Calibri"/>
          <w:noProof/>
          <w:sz w:val="18"/>
          <w:szCs w:val="24"/>
        </w:rPr>
        <w:tab/>
        <w:t xml:space="preserve">J. MacManus-Driscoll, A. Suwardi, A. Kursumovic, Z. Bi, C. F. Tsai, H. Wang, Q. Jia and O. J. Lee, </w:t>
      </w:r>
      <w:r w:rsidRPr="009D0CF5">
        <w:rPr>
          <w:rFonts w:ascii="Calibri" w:hAnsi="Calibri" w:cs="Calibri"/>
          <w:i/>
          <w:iCs/>
          <w:noProof/>
          <w:sz w:val="18"/>
          <w:szCs w:val="24"/>
        </w:rPr>
        <w:t>APL Mater.</w:t>
      </w:r>
      <w:r w:rsidRPr="009D0CF5">
        <w:rPr>
          <w:rFonts w:ascii="Calibri" w:hAnsi="Calibri" w:cs="Calibri"/>
          <w:noProof/>
          <w:sz w:val="18"/>
          <w:szCs w:val="24"/>
        </w:rPr>
        <w:t>, , DOI:10.1063/1.4919059.</w:t>
      </w:r>
    </w:p>
    <w:p w14:paraId="27001191"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6</w:t>
      </w:r>
      <w:r w:rsidRPr="009D0CF5">
        <w:rPr>
          <w:rFonts w:ascii="Calibri" w:hAnsi="Calibri" w:cs="Calibri"/>
          <w:noProof/>
          <w:sz w:val="18"/>
          <w:szCs w:val="24"/>
        </w:rPr>
        <w:tab/>
        <w:t xml:space="preserve">J. L. MacManus-Driscoll, P. Zerrer, H. Wang, H. Yang, J. Yoon, A. Fouchet, R. Yu, M. G. Blamire and Q. Jia, </w:t>
      </w:r>
      <w:r w:rsidRPr="009D0CF5">
        <w:rPr>
          <w:rFonts w:ascii="Calibri" w:hAnsi="Calibri" w:cs="Calibri"/>
          <w:i/>
          <w:iCs/>
          <w:noProof/>
          <w:sz w:val="18"/>
          <w:szCs w:val="24"/>
        </w:rPr>
        <w:t>Nat. Mater.</w:t>
      </w:r>
      <w:r w:rsidRPr="009D0CF5">
        <w:rPr>
          <w:rFonts w:ascii="Calibri" w:hAnsi="Calibri" w:cs="Calibri"/>
          <w:noProof/>
          <w:sz w:val="18"/>
          <w:szCs w:val="24"/>
        </w:rPr>
        <w:t xml:space="preserve">, 2008, </w:t>
      </w:r>
      <w:r w:rsidRPr="009D0CF5">
        <w:rPr>
          <w:rFonts w:ascii="Calibri" w:hAnsi="Calibri" w:cs="Calibri"/>
          <w:b/>
          <w:bCs/>
          <w:noProof/>
          <w:sz w:val="18"/>
          <w:szCs w:val="24"/>
        </w:rPr>
        <w:t>7</w:t>
      </w:r>
      <w:r w:rsidRPr="009D0CF5">
        <w:rPr>
          <w:rFonts w:ascii="Calibri" w:hAnsi="Calibri" w:cs="Calibri"/>
          <w:noProof/>
          <w:sz w:val="18"/>
          <w:szCs w:val="24"/>
        </w:rPr>
        <w:t>, 314–320.</w:t>
      </w:r>
    </w:p>
    <w:p w14:paraId="48AEA258"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7</w:t>
      </w:r>
      <w:r w:rsidRPr="009D0CF5">
        <w:rPr>
          <w:rFonts w:ascii="Calibri" w:hAnsi="Calibri" w:cs="Calibri"/>
          <w:noProof/>
          <w:sz w:val="18"/>
          <w:szCs w:val="24"/>
        </w:rPr>
        <w:tab/>
        <w:t xml:space="preserve">S. A. Harrington, J. Zhai, S. Denev, V. Gopalan, H. Wang, Z. Bi, S. A. T. Redfern, S. H. Baek, C. W. Bark, C. B. Eom, Q. Jia, M. E. Vickers and J. L. MacManus-Driscoll, </w:t>
      </w:r>
      <w:r w:rsidRPr="009D0CF5">
        <w:rPr>
          <w:rFonts w:ascii="Calibri" w:hAnsi="Calibri" w:cs="Calibri"/>
          <w:i/>
          <w:iCs/>
          <w:noProof/>
          <w:sz w:val="18"/>
          <w:szCs w:val="24"/>
        </w:rPr>
        <w:t>Nat. Nanotechnol.</w:t>
      </w:r>
      <w:r w:rsidRPr="009D0CF5">
        <w:rPr>
          <w:rFonts w:ascii="Calibri" w:hAnsi="Calibri" w:cs="Calibri"/>
          <w:noProof/>
          <w:sz w:val="18"/>
          <w:szCs w:val="24"/>
        </w:rPr>
        <w:t xml:space="preserve">, 2011, </w:t>
      </w:r>
      <w:r w:rsidRPr="009D0CF5">
        <w:rPr>
          <w:rFonts w:ascii="Calibri" w:hAnsi="Calibri" w:cs="Calibri"/>
          <w:b/>
          <w:bCs/>
          <w:noProof/>
          <w:sz w:val="18"/>
          <w:szCs w:val="24"/>
        </w:rPr>
        <w:t>6</w:t>
      </w:r>
      <w:r w:rsidRPr="009D0CF5">
        <w:rPr>
          <w:rFonts w:ascii="Calibri" w:hAnsi="Calibri" w:cs="Calibri"/>
          <w:noProof/>
          <w:sz w:val="18"/>
          <w:szCs w:val="24"/>
        </w:rPr>
        <w:t>, 491–495.</w:t>
      </w:r>
    </w:p>
    <w:p w14:paraId="6E96EC6C"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8</w:t>
      </w:r>
      <w:r w:rsidRPr="009D0CF5">
        <w:rPr>
          <w:rFonts w:ascii="Calibri" w:hAnsi="Calibri" w:cs="Calibri"/>
          <w:noProof/>
          <w:sz w:val="18"/>
          <w:szCs w:val="24"/>
        </w:rPr>
        <w:tab/>
        <w:t xml:space="preserve">J. Maier, </w:t>
      </w:r>
      <w:r w:rsidRPr="009D0CF5">
        <w:rPr>
          <w:rFonts w:ascii="Calibri" w:hAnsi="Calibri" w:cs="Calibri"/>
          <w:i/>
          <w:iCs/>
          <w:noProof/>
          <w:sz w:val="18"/>
          <w:szCs w:val="24"/>
        </w:rPr>
        <w:t>Nat. Mater.</w:t>
      </w:r>
      <w:r w:rsidRPr="009D0CF5">
        <w:rPr>
          <w:rFonts w:ascii="Calibri" w:hAnsi="Calibri" w:cs="Calibri"/>
          <w:noProof/>
          <w:sz w:val="18"/>
          <w:szCs w:val="24"/>
        </w:rPr>
        <w:t xml:space="preserve">, 2005, </w:t>
      </w:r>
      <w:r w:rsidRPr="009D0CF5">
        <w:rPr>
          <w:rFonts w:ascii="Calibri" w:hAnsi="Calibri" w:cs="Calibri"/>
          <w:b/>
          <w:bCs/>
          <w:noProof/>
          <w:sz w:val="18"/>
          <w:szCs w:val="24"/>
        </w:rPr>
        <w:t>4</w:t>
      </w:r>
      <w:r w:rsidRPr="009D0CF5">
        <w:rPr>
          <w:rFonts w:ascii="Calibri" w:hAnsi="Calibri" w:cs="Calibri"/>
          <w:noProof/>
          <w:sz w:val="18"/>
          <w:szCs w:val="24"/>
        </w:rPr>
        <w:t>, 805–815.</w:t>
      </w:r>
    </w:p>
    <w:p w14:paraId="2EF8DF00"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29</w:t>
      </w:r>
      <w:r w:rsidRPr="009D0CF5">
        <w:rPr>
          <w:rFonts w:ascii="Calibri" w:hAnsi="Calibri" w:cs="Calibri"/>
          <w:noProof/>
          <w:sz w:val="18"/>
          <w:szCs w:val="24"/>
        </w:rPr>
        <w:tab/>
        <w:t xml:space="preserve">S. Lee, W. Zhang, F. Khatkhatay, Q. Jia, H. Wang and J. L. Macmanus-Driscoll, </w:t>
      </w:r>
      <w:r w:rsidRPr="009D0CF5">
        <w:rPr>
          <w:rFonts w:ascii="Calibri" w:hAnsi="Calibri" w:cs="Calibri"/>
          <w:i/>
          <w:iCs/>
          <w:noProof/>
          <w:sz w:val="18"/>
          <w:szCs w:val="24"/>
        </w:rPr>
        <w:t>Adv. Funct. Mater.</w:t>
      </w:r>
      <w:r w:rsidRPr="009D0CF5">
        <w:rPr>
          <w:rFonts w:ascii="Calibri" w:hAnsi="Calibri" w:cs="Calibri"/>
          <w:noProof/>
          <w:sz w:val="18"/>
          <w:szCs w:val="24"/>
        </w:rPr>
        <w:t xml:space="preserve">, 2015, </w:t>
      </w:r>
      <w:r w:rsidRPr="009D0CF5">
        <w:rPr>
          <w:rFonts w:ascii="Calibri" w:hAnsi="Calibri" w:cs="Calibri"/>
          <w:b/>
          <w:bCs/>
          <w:noProof/>
          <w:sz w:val="18"/>
          <w:szCs w:val="24"/>
        </w:rPr>
        <w:t>25</w:t>
      </w:r>
      <w:r w:rsidRPr="009D0CF5">
        <w:rPr>
          <w:rFonts w:ascii="Calibri" w:hAnsi="Calibri" w:cs="Calibri"/>
          <w:noProof/>
          <w:sz w:val="18"/>
          <w:szCs w:val="24"/>
        </w:rPr>
        <w:t>, 4328–4333.</w:t>
      </w:r>
    </w:p>
    <w:p w14:paraId="1C8FCEE8"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0</w:t>
      </w:r>
      <w:r w:rsidRPr="009D0CF5">
        <w:rPr>
          <w:rFonts w:ascii="Calibri" w:hAnsi="Calibri" w:cs="Calibri"/>
          <w:noProof/>
          <w:sz w:val="18"/>
          <w:szCs w:val="24"/>
        </w:rPr>
        <w:tab/>
        <w:t xml:space="preserve">J. Huang, J. L. MacManus-Driscoll and H. Wang, </w:t>
      </w:r>
      <w:r w:rsidRPr="009D0CF5">
        <w:rPr>
          <w:rFonts w:ascii="Calibri" w:hAnsi="Calibri" w:cs="Calibri"/>
          <w:i/>
          <w:iCs/>
          <w:noProof/>
          <w:sz w:val="18"/>
          <w:szCs w:val="24"/>
        </w:rPr>
        <w:t>J. Mater. Res.</w:t>
      </w:r>
      <w:r w:rsidRPr="009D0CF5">
        <w:rPr>
          <w:rFonts w:ascii="Calibri" w:hAnsi="Calibri" w:cs="Calibri"/>
          <w:noProof/>
          <w:sz w:val="18"/>
          <w:szCs w:val="24"/>
        </w:rPr>
        <w:t xml:space="preserve">, 2017, </w:t>
      </w:r>
      <w:r w:rsidRPr="009D0CF5">
        <w:rPr>
          <w:rFonts w:ascii="Calibri" w:hAnsi="Calibri" w:cs="Calibri"/>
          <w:b/>
          <w:bCs/>
          <w:noProof/>
          <w:sz w:val="18"/>
          <w:szCs w:val="24"/>
        </w:rPr>
        <w:t>32</w:t>
      </w:r>
      <w:r w:rsidRPr="009D0CF5">
        <w:rPr>
          <w:rFonts w:ascii="Calibri" w:hAnsi="Calibri" w:cs="Calibri"/>
          <w:noProof/>
          <w:sz w:val="18"/>
          <w:szCs w:val="24"/>
        </w:rPr>
        <w:t>, 4054–4066.</w:t>
      </w:r>
    </w:p>
    <w:p w14:paraId="54014DD5"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1</w:t>
      </w:r>
      <w:r w:rsidRPr="009D0CF5">
        <w:rPr>
          <w:rFonts w:ascii="Calibri" w:hAnsi="Calibri" w:cs="Calibri"/>
          <w:noProof/>
          <w:sz w:val="18"/>
          <w:szCs w:val="24"/>
        </w:rPr>
        <w:tab/>
        <w:t xml:space="preserve">B. Dabrowski, S. Kolesnik, A. Baszczuk, O. Chmaissem, T. Maxwell and J. Mais, </w:t>
      </w:r>
      <w:r w:rsidRPr="009D0CF5">
        <w:rPr>
          <w:rFonts w:ascii="Calibri" w:hAnsi="Calibri" w:cs="Calibri"/>
          <w:i/>
          <w:iCs/>
          <w:noProof/>
          <w:sz w:val="18"/>
          <w:szCs w:val="24"/>
        </w:rPr>
        <w:t>J. Solid State Chem.</w:t>
      </w:r>
      <w:r w:rsidRPr="009D0CF5">
        <w:rPr>
          <w:rFonts w:ascii="Calibri" w:hAnsi="Calibri" w:cs="Calibri"/>
          <w:noProof/>
          <w:sz w:val="18"/>
          <w:szCs w:val="24"/>
        </w:rPr>
        <w:t xml:space="preserve">, 2005, </w:t>
      </w:r>
      <w:r w:rsidRPr="009D0CF5">
        <w:rPr>
          <w:rFonts w:ascii="Calibri" w:hAnsi="Calibri" w:cs="Calibri"/>
          <w:b/>
          <w:bCs/>
          <w:noProof/>
          <w:sz w:val="18"/>
          <w:szCs w:val="24"/>
        </w:rPr>
        <w:t>178</w:t>
      </w:r>
      <w:r w:rsidRPr="009D0CF5">
        <w:rPr>
          <w:rFonts w:ascii="Calibri" w:hAnsi="Calibri" w:cs="Calibri"/>
          <w:noProof/>
          <w:sz w:val="18"/>
          <w:szCs w:val="24"/>
        </w:rPr>
        <w:t>, 629–637.</w:t>
      </w:r>
    </w:p>
    <w:p w14:paraId="5113BD05"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2</w:t>
      </w:r>
      <w:r w:rsidRPr="009D0CF5">
        <w:rPr>
          <w:rFonts w:ascii="Calibri" w:hAnsi="Calibri" w:cs="Calibri"/>
          <w:noProof/>
          <w:sz w:val="18"/>
          <w:szCs w:val="24"/>
        </w:rPr>
        <w:tab/>
        <w:t xml:space="preserve">J. M. P.-V. E. R. L. and D. M.-L. Javier Zamudio-García, Nerea Albarrán-Aroca, </w:t>
      </w:r>
      <w:r w:rsidRPr="009D0CF5">
        <w:rPr>
          <w:rFonts w:ascii="Calibri" w:hAnsi="Calibri" w:cs="Calibri"/>
          <w:i/>
          <w:iCs/>
          <w:noProof/>
          <w:sz w:val="18"/>
          <w:szCs w:val="24"/>
        </w:rPr>
        <w:t>Appl. Nano</w:t>
      </w:r>
      <w:r w:rsidRPr="009D0CF5">
        <w:rPr>
          <w:rFonts w:ascii="Calibri" w:hAnsi="Calibri" w:cs="Calibri"/>
          <w:noProof/>
          <w:sz w:val="18"/>
          <w:szCs w:val="24"/>
        </w:rPr>
        <w:t xml:space="preserve">, 2020, </w:t>
      </w:r>
      <w:r w:rsidRPr="009D0CF5">
        <w:rPr>
          <w:rFonts w:ascii="Calibri" w:hAnsi="Calibri" w:cs="Calibri"/>
          <w:b/>
          <w:bCs/>
          <w:noProof/>
          <w:sz w:val="18"/>
          <w:szCs w:val="24"/>
        </w:rPr>
        <w:t>1</w:t>
      </w:r>
      <w:r w:rsidRPr="009D0CF5">
        <w:rPr>
          <w:rFonts w:ascii="Calibri" w:hAnsi="Calibri" w:cs="Calibri"/>
          <w:noProof/>
          <w:sz w:val="18"/>
          <w:szCs w:val="24"/>
        </w:rPr>
        <w:t>, 14–24.</w:t>
      </w:r>
    </w:p>
    <w:p w14:paraId="7D473E15"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3</w:t>
      </w:r>
      <w:r w:rsidRPr="009D0CF5">
        <w:rPr>
          <w:rFonts w:ascii="Calibri" w:hAnsi="Calibri" w:cs="Calibri"/>
          <w:noProof/>
          <w:sz w:val="18"/>
          <w:szCs w:val="24"/>
        </w:rPr>
        <w:tab/>
        <w:t xml:space="preserve">A. S. Painter, Y. L. Huang and E. D. Wachsman, </w:t>
      </w:r>
      <w:r w:rsidRPr="009D0CF5">
        <w:rPr>
          <w:rFonts w:ascii="Calibri" w:hAnsi="Calibri" w:cs="Calibri"/>
          <w:i/>
          <w:iCs/>
          <w:noProof/>
          <w:sz w:val="18"/>
          <w:szCs w:val="24"/>
        </w:rPr>
        <w:t>J. Power Sources</w:t>
      </w:r>
      <w:r w:rsidRPr="009D0CF5">
        <w:rPr>
          <w:rFonts w:ascii="Calibri" w:hAnsi="Calibri" w:cs="Calibri"/>
          <w:noProof/>
          <w:sz w:val="18"/>
          <w:szCs w:val="24"/>
        </w:rPr>
        <w:t xml:space="preserve">, 2017, </w:t>
      </w:r>
      <w:r w:rsidRPr="009D0CF5">
        <w:rPr>
          <w:rFonts w:ascii="Calibri" w:hAnsi="Calibri" w:cs="Calibri"/>
          <w:b/>
          <w:bCs/>
          <w:noProof/>
          <w:sz w:val="18"/>
          <w:szCs w:val="24"/>
        </w:rPr>
        <w:t>360</w:t>
      </w:r>
      <w:r w:rsidRPr="009D0CF5">
        <w:rPr>
          <w:rFonts w:ascii="Calibri" w:hAnsi="Calibri" w:cs="Calibri"/>
          <w:noProof/>
          <w:sz w:val="18"/>
          <w:szCs w:val="24"/>
        </w:rPr>
        <w:t>, 391–398.</w:t>
      </w:r>
    </w:p>
    <w:p w14:paraId="3125A098"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4</w:t>
      </w:r>
      <w:r w:rsidRPr="009D0CF5">
        <w:rPr>
          <w:rFonts w:ascii="Calibri" w:hAnsi="Calibri" w:cs="Calibri"/>
          <w:noProof/>
          <w:sz w:val="18"/>
          <w:szCs w:val="24"/>
        </w:rPr>
        <w:tab/>
        <w:t xml:space="preserve">K. T. Lee, D. W. Jung, H. S. Yoon, M. Camaratta, N. Sexson and E. D. Wachsman, </w:t>
      </w:r>
      <w:r w:rsidRPr="009D0CF5">
        <w:rPr>
          <w:rFonts w:ascii="Calibri" w:hAnsi="Calibri" w:cs="Calibri"/>
          <w:i/>
          <w:iCs/>
          <w:noProof/>
          <w:sz w:val="18"/>
          <w:szCs w:val="24"/>
        </w:rPr>
        <w:t>ECS Trans.</w:t>
      </w:r>
      <w:r w:rsidRPr="009D0CF5">
        <w:rPr>
          <w:rFonts w:ascii="Calibri" w:hAnsi="Calibri" w:cs="Calibri"/>
          <w:noProof/>
          <w:sz w:val="18"/>
          <w:szCs w:val="24"/>
        </w:rPr>
        <w:t xml:space="preserve">, 2011, </w:t>
      </w:r>
      <w:r w:rsidRPr="009D0CF5">
        <w:rPr>
          <w:rFonts w:ascii="Calibri" w:hAnsi="Calibri" w:cs="Calibri"/>
          <w:b/>
          <w:bCs/>
          <w:noProof/>
          <w:sz w:val="18"/>
          <w:szCs w:val="24"/>
        </w:rPr>
        <w:t>35</w:t>
      </w:r>
      <w:r w:rsidRPr="009D0CF5">
        <w:rPr>
          <w:rFonts w:ascii="Calibri" w:hAnsi="Calibri" w:cs="Calibri"/>
          <w:noProof/>
          <w:sz w:val="18"/>
          <w:szCs w:val="24"/>
        </w:rPr>
        <w:t>, 1861–1869.</w:t>
      </w:r>
    </w:p>
    <w:p w14:paraId="0B8EAF87"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szCs w:val="24"/>
        </w:rPr>
      </w:pPr>
      <w:r w:rsidRPr="009D0CF5">
        <w:rPr>
          <w:rFonts w:ascii="Calibri" w:hAnsi="Calibri" w:cs="Calibri"/>
          <w:noProof/>
          <w:sz w:val="18"/>
          <w:szCs w:val="24"/>
        </w:rPr>
        <w:t>35</w:t>
      </w:r>
      <w:r w:rsidRPr="009D0CF5">
        <w:rPr>
          <w:rFonts w:ascii="Calibri" w:hAnsi="Calibri" w:cs="Calibri"/>
          <w:noProof/>
          <w:sz w:val="18"/>
          <w:szCs w:val="24"/>
        </w:rPr>
        <w:tab/>
        <w:t xml:space="preserve">A. Evans, A. Bieberle-Hütter, J. L. M. Rupp and L. J. Gauckler, </w:t>
      </w:r>
      <w:r w:rsidRPr="009D0CF5">
        <w:rPr>
          <w:rFonts w:ascii="Calibri" w:hAnsi="Calibri" w:cs="Calibri"/>
          <w:i/>
          <w:iCs/>
          <w:noProof/>
          <w:sz w:val="18"/>
          <w:szCs w:val="24"/>
        </w:rPr>
        <w:t>J. Power Sources</w:t>
      </w:r>
      <w:r w:rsidRPr="009D0CF5">
        <w:rPr>
          <w:rFonts w:ascii="Calibri" w:hAnsi="Calibri" w:cs="Calibri"/>
          <w:noProof/>
          <w:sz w:val="18"/>
          <w:szCs w:val="24"/>
        </w:rPr>
        <w:t xml:space="preserve">, 2009, </w:t>
      </w:r>
      <w:r w:rsidRPr="009D0CF5">
        <w:rPr>
          <w:rFonts w:ascii="Calibri" w:hAnsi="Calibri" w:cs="Calibri"/>
          <w:b/>
          <w:bCs/>
          <w:noProof/>
          <w:sz w:val="18"/>
          <w:szCs w:val="24"/>
        </w:rPr>
        <w:t>194</w:t>
      </w:r>
      <w:r w:rsidRPr="009D0CF5">
        <w:rPr>
          <w:rFonts w:ascii="Calibri" w:hAnsi="Calibri" w:cs="Calibri"/>
          <w:noProof/>
          <w:sz w:val="18"/>
          <w:szCs w:val="24"/>
        </w:rPr>
        <w:t>, 119–129.</w:t>
      </w:r>
    </w:p>
    <w:p w14:paraId="7BF08C61" w14:textId="77777777" w:rsidR="004827A5" w:rsidRPr="009D0CF5" w:rsidRDefault="004827A5" w:rsidP="004827A5">
      <w:pPr>
        <w:widowControl w:val="0"/>
        <w:autoSpaceDE w:val="0"/>
        <w:autoSpaceDN w:val="0"/>
        <w:adjustRightInd w:val="0"/>
        <w:spacing w:before="80" w:after="80" w:line="240" w:lineRule="auto"/>
        <w:ind w:left="640" w:hanging="640"/>
        <w:rPr>
          <w:rFonts w:ascii="Calibri" w:hAnsi="Calibri" w:cs="Calibri"/>
          <w:noProof/>
          <w:sz w:val="18"/>
        </w:rPr>
      </w:pPr>
      <w:r w:rsidRPr="009D0CF5">
        <w:rPr>
          <w:rFonts w:ascii="Calibri" w:hAnsi="Calibri" w:cs="Calibri"/>
          <w:noProof/>
          <w:sz w:val="18"/>
          <w:szCs w:val="24"/>
        </w:rPr>
        <w:t>36</w:t>
      </w:r>
      <w:r w:rsidRPr="009D0CF5">
        <w:rPr>
          <w:rFonts w:ascii="Calibri" w:hAnsi="Calibri" w:cs="Calibri"/>
          <w:noProof/>
          <w:sz w:val="18"/>
          <w:szCs w:val="24"/>
        </w:rPr>
        <w:tab/>
        <w:t xml:space="preserve">M. P. Wells, A. J. Lovett, T. Chalklen, F. Baiutti, A. Tarancón, X. Wang, J. Ding, H. Wang, S. Kar-Narayan, M. Acosta and J. L. Macmanus-Driscoll, </w:t>
      </w:r>
      <w:r w:rsidRPr="009D0CF5">
        <w:rPr>
          <w:rFonts w:ascii="Calibri" w:hAnsi="Calibri" w:cs="Calibri"/>
          <w:i/>
          <w:iCs/>
          <w:noProof/>
          <w:sz w:val="18"/>
          <w:szCs w:val="24"/>
        </w:rPr>
        <w:t>ACS Appl. Mater. Interfaces</w:t>
      </w:r>
      <w:r w:rsidRPr="009D0CF5">
        <w:rPr>
          <w:rFonts w:ascii="Calibri" w:hAnsi="Calibri" w:cs="Calibri"/>
          <w:noProof/>
          <w:sz w:val="18"/>
          <w:szCs w:val="24"/>
        </w:rPr>
        <w:t xml:space="preserve">, 2021, </w:t>
      </w:r>
      <w:r w:rsidRPr="009D0CF5">
        <w:rPr>
          <w:rFonts w:ascii="Calibri" w:hAnsi="Calibri" w:cs="Calibri"/>
          <w:b/>
          <w:bCs/>
          <w:noProof/>
          <w:sz w:val="18"/>
          <w:szCs w:val="24"/>
        </w:rPr>
        <w:t>13</w:t>
      </w:r>
      <w:r w:rsidRPr="009D0CF5">
        <w:rPr>
          <w:rFonts w:ascii="Calibri" w:hAnsi="Calibri" w:cs="Calibri"/>
          <w:noProof/>
          <w:sz w:val="18"/>
          <w:szCs w:val="24"/>
        </w:rPr>
        <w:t>, 4117–4125.</w:t>
      </w:r>
    </w:p>
    <w:p w14:paraId="339E4F4B" w14:textId="7B2B5982" w:rsidR="00F157DD" w:rsidRPr="00241ACD" w:rsidRDefault="00F366BC" w:rsidP="00DB2877">
      <w:pPr>
        <w:spacing w:before="400" w:after="80" w:line="240" w:lineRule="auto"/>
        <w:contextualSpacing/>
      </w:pPr>
      <w:r w:rsidRPr="009D0CF5">
        <w:rPr>
          <w:b/>
          <w:sz w:val="18"/>
          <w:szCs w:val="18"/>
        </w:rP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3C8CA" w14:textId="77777777" w:rsidR="000100FC" w:rsidRDefault="000100FC" w:rsidP="00E547DB">
      <w:pPr>
        <w:spacing w:after="0" w:line="240" w:lineRule="auto"/>
      </w:pPr>
      <w:r>
        <w:separator/>
      </w:r>
    </w:p>
    <w:p w14:paraId="2CFAEB57" w14:textId="77777777" w:rsidR="000100FC" w:rsidRDefault="000100FC"/>
    <w:p w14:paraId="3123291F" w14:textId="77777777" w:rsidR="000100FC" w:rsidRDefault="000100FC"/>
    <w:p w14:paraId="2CED4CCD" w14:textId="77777777" w:rsidR="000100FC" w:rsidRDefault="000100FC"/>
    <w:p w14:paraId="26A81357" w14:textId="77777777" w:rsidR="000100FC" w:rsidRDefault="000100FC"/>
    <w:p w14:paraId="18FAB34B" w14:textId="77777777" w:rsidR="000100FC" w:rsidRDefault="000100FC"/>
  </w:endnote>
  <w:endnote w:type="continuationSeparator" w:id="0">
    <w:p w14:paraId="4443DA2B" w14:textId="77777777" w:rsidR="000100FC" w:rsidRDefault="000100FC" w:rsidP="00E547DB">
      <w:pPr>
        <w:spacing w:after="0" w:line="240" w:lineRule="auto"/>
      </w:pPr>
      <w:r>
        <w:continuationSeparator/>
      </w:r>
    </w:p>
    <w:p w14:paraId="7A15712B" w14:textId="77777777" w:rsidR="000100FC" w:rsidRDefault="000100FC"/>
    <w:p w14:paraId="23A37EC0" w14:textId="77777777" w:rsidR="000100FC" w:rsidRDefault="000100FC"/>
    <w:p w14:paraId="5242569A" w14:textId="77777777" w:rsidR="000100FC" w:rsidRDefault="000100FC"/>
    <w:p w14:paraId="56013D64" w14:textId="77777777" w:rsidR="000100FC" w:rsidRDefault="000100FC"/>
    <w:p w14:paraId="089D114E" w14:textId="77777777" w:rsidR="000100FC" w:rsidRDefault="000100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AAD5B702-5BF1-4F7C-A3A0-A453FDBED0B5}"/>
    <w:embedBold r:id="rId2" w:fontKey="{EB77E031-B2C8-48E3-BA13-D572172C258C}"/>
    <w:embedItalic r:id="rId3" w:fontKey="{D831E7A7-80DE-4DE0-94F4-BD0B025F89F6}"/>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embedRegular r:id="rId4" w:fontKey="{8D642514-E0FE-4014-A6A8-2D24F1E4588F}"/>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5" w:fontKey="{FC432105-4CDF-4158-AF91-AA3BD8917877}"/>
    <w:embedItalic r:id="rId6" w:fontKey="{D391FF7A-DA05-4A1D-A5B0-41005368D213}"/>
  </w:font>
  <w:font w:name="MS Gothic">
    <w:altName w:val="ＭＳ ゴシック"/>
    <w:panose1 w:val="020B0609070205080204"/>
    <w:charset w:val="80"/>
    <w:family w:val="modern"/>
    <w:pitch w:val="fixed"/>
    <w:sig w:usb0="E00002FF" w:usb1="6AC7FDFB" w:usb2="08000012" w:usb3="00000000" w:csb0="0002009F" w:csb1="00000000"/>
    <w:embedRegular r:id="rId7" w:subsetted="1" w:fontKey="{38F4F4BF-22EE-4162-A28C-CA0F285F82D9}"/>
  </w:font>
  <w:font w:name="Cambria">
    <w:panose1 w:val="02040503050406030204"/>
    <w:charset w:val="00"/>
    <w:family w:val="roman"/>
    <w:pitch w:val="variable"/>
    <w:sig w:usb0="E00006FF" w:usb1="420024FF" w:usb2="02000000" w:usb3="00000000" w:csb0="0000019F" w:csb1="00000000"/>
    <w:embedRegular r:id="rId8" w:fontKey="{D0C0B3F1-F1D4-41E4-A204-B336DE03B3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077B84D3"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250AC">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39"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C8A8C" w14:textId="77777777" w:rsidR="000100FC" w:rsidRDefault="000100FC" w:rsidP="00E547DB">
      <w:pPr>
        <w:spacing w:after="0" w:line="240" w:lineRule="auto"/>
      </w:pPr>
      <w:r>
        <w:separator/>
      </w:r>
    </w:p>
    <w:p w14:paraId="21ABF7C0" w14:textId="77777777" w:rsidR="000100FC" w:rsidRDefault="000100FC"/>
    <w:p w14:paraId="5D4C4C5A" w14:textId="77777777" w:rsidR="000100FC" w:rsidRDefault="000100FC"/>
    <w:p w14:paraId="5319FD19" w14:textId="77777777" w:rsidR="000100FC" w:rsidRDefault="000100FC"/>
    <w:p w14:paraId="270F9135" w14:textId="77777777" w:rsidR="000100FC" w:rsidRDefault="000100FC"/>
    <w:p w14:paraId="1B427207" w14:textId="77777777" w:rsidR="000100FC" w:rsidRDefault="000100FC"/>
  </w:footnote>
  <w:footnote w:type="continuationSeparator" w:id="0">
    <w:p w14:paraId="7D4F0E92" w14:textId="77777777" w:rsidR="000100FC" w:rsidRDefault="000100FC" w:rsidP="00E547DB">
      <w:pPr>
        <w:spacing w:after="0" w:line="240" w:lineRule="auto"/>
      </w:pPr>
      <w:r>
        <w:continuationSeparator/>
      </w:r>
    </w:p>
    <w:p w14:paraId="5CEEF3A5" w14:textId="77777777" w:rsidR="000100FC" w:rsidRDefault="000100FC"/>
    <w:p w14:paraId="5605DD7A" w14:textId="77777777" w:rsidR="000100FC" w:rsidRDefault="000100FC"/>
    <w:p w14:paraId="3A0E77AC" w14:textId="77777777" w:rsidR="000100FC" w:rsidRDefault="000100FC"/>
    <w:p w14:paraId="5811DFF8" w14:textId="77777777" w:rsidR="000100FC" w:rsidRDefault="000100FC"/>
    <w:p w14:paraId="40CA08CE" w14:textId="77777777" w:rsidR="000100FC" w:rsidRDefault="000100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34"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35"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36"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37"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38"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25301B85" w14:textId="77777777" w:rsidR="00BA42DD" w:rsidRDefault="00BA42DD"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embedTrueTypeFonts/>
  <w:proofState w:spelling="clean" w:grammar="clean"/>
  <w:stylePaneSortMethod w:val="0000"/>
  <w:defaultTabStop w:val="284"/>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5A0"/>
    <w:rsid w:val="00005B8A"/>
    <w:rsid w:val="000100FC"/>
    <w:rsid w:val="00022D8A"/>
    <w:rsid w:val="00032F67"/>
    <w:rsid w:val="0003744F"/>
    <w:rsid w:val="000622D1"/>
    <w:rsid w:val="00071E41"/>
    <w:rsid w:val="00073639"/>
    <w:rsid w:val="000917FD"/>
    <w:rsid w:val="000A2670"/>
    <w:rsid w:val="000A2A3E"/>
    <w:rsid w:val="000A4F61"/>
    <w:rsid w:val="000A6EF9"/>
    <w:rsid w:val="000C0A9D"/>
    <w:rsid w:val="000D0BC0"/>
    <w:rsid w:val="000D2FAC"/>
    <w:rsid w:val="000D5891"/>
    <w:rsid w:val="000D6963"/>
    <w:rsid w:val="000E53D6"/>
    <w:rsid w:val="000E7A32"/>
    <w:rsid w:val="000F0959"/>
    <w:rsid w:val="000F3A41"/>
    <w:rsid w:val="00110022"/>
    <w:rsid w:val="00120227"/>
    <w:rsid w:val="00126027"/>
    <w:rsid w:val="0012643E"/>
    <w:rsid w:val="001318A0"/>
    <w:rsid w:val="001469BB"/>
    <w:rsid w:val="001501C3"/>
    <w:rsid w:val="001508E9"/>
    <w:rsid w:val="001633D9"/>
    <w:rsid w:val="00180ABE"/>
    <w:rsid w:val="001849CC"/>
    <w:rsid w:val="001923AB"/>
    <w:rsid w:val="001925B0"/>
    <w:rsid w:val="001A3821"/>
    <w:rsid w:val="001A3D04"/>
    <w:rsid w:val="001A5E9E"/>
    <w:rsid w:val="001C1EB8"/>
    <w:rsid w:val="001D3FD4"/>
    <w:rsid w:val="001E07A7"/>
    <w:rsid w:val="00206A82"/>
    <w:rsid w:val="00214BEC"/>
    <w:rsid w:val="0022695B"/>
    <w:rsid w:val="00234042"/>
    <w:rsid w:val="00236EDF"/>
    <w:rsid w:val="00237C8A"/>
    <w:rsid w:val="0024022C"/>
    <w:rsid w:val="00240353"/>
    <w:rsid w:val="00241ACD"/>
    <w:rsid w:val="00253551"/>
    <w:rsid w:val="00270DD5"/>
    <w:rsid w:val="00271235"/>
    <w:rsid w:val="00272D6F"/>
    <w:rsid w:val="002A4619"/>
    <w:rsid w:val="002A5421"/>
    <w:rsid w:val="002A552E"/>
    <w:rsid w:val="002A75C5"/>
    <w:rsid w:val="002C0803"/>
    <w:rsid w:val="002C251C"/>
    <w:rsid w:val="002C3D7C"/>
    <w:rsid w:val="002D0F51"/>
    <w:rsid w:val="002E39B0"/>
    <w:rsid w:val="002E5B1D"/>
    <w:rsid w:val="002F52C3"/>
    <w:rsid w:val="002F5A2E"/>
    <w:rsid w:val="00351D42"/>
    <w:rsid w:val="00352029"/>
    <w:rsid w:val="00352AA4"/>
    <w:rsid w:val="00354579"/>
    <w:rsid w:val="00356F00"/>
    <w:rsid w:val="003702FE"/>
    <w:rsid w:val="00375B36"/>
    <w:rsid w:val="00377481"/>
    <w:rsid w:val="00382C5E"/>
    <w:rsid w:val="00385965"/>
    <w:rsid w:val="003A1724"/>
    <w:rsid w:val="003A7E95"/>
    <w:rsid w:val="003B0241"/>
    <w:rsid w:val="003B739C"/>
    <w:rsid w:val="003C347C"/>
    <w:rsid w:val="003C6313"/>
    <w:rsid w:val="003D4ECA"/>
    <w:rsid w:val="003D6715"/>
    <w:rsid w:val="003E55B2"/>
    <w:rsid w:val="0043180D"/>
    <w:rsid w:val="004414A5"/>
    <w:rsid w:val="00442B26"/>
    <w:rsid w:val="0044700B"/>
    <w:rsid w:val="00467171"/>
    <w:rsid w:val="00467C80"/>
    <w:rsid w:val="00474052"/>
    <w:rsid w:val="00475C8D"/>
    <w:rsid w:val="0047645B"/>
    <w:rsid w:val="004827A5"/>
    <w:rsid w:val="00483203"/>
    <w:rsid w:val="004877C8"/>
    <w:rsid w:val="004901D3"/>
    <w:rsid w:val="004A0923"/>
    <w:rsid w:val="004B5EA4"/>
    <w:rsid w:val="004C531E"/>
    <w:rsid w:val="004C6C90"/>
    <w:rsid w:val="004E6AEA"/>
    <w:rsid w:val="004F1254"/>
    <w:rsid w:val="004F4EA1"/>
    <w:rsid w:val="005037CD"/>
    <w:rsid w:val="00504795"/>
    <w:rsid w:val="00507ACB"/>
    <w:rsid w:val="00514CBA"/>
    <w:rsid w:val="0052630A"/>
    <w:rsid w:val="0053177A"/>
    <w:rsid w:val="00533EA1"/>
    <w:rsid w:val="00541FB7"/>
    <w:rsid w:val="00542A5F"/>
    <w:rsid w:val="00566062"/>
    <w:rsid w:val="005730CD"/>
    <w:rsid w:val="005771C3"/>
    <w:rsid w:val="00577B54"/>
    <w:rsid w:val="00590F6D"/>
    <w:rsid w:val="00596CA9"/>
    <w:rsid w:val="005A5A6D"/>
    <w:rsid w:val="005A5ED7"/>
    <w:rsid w:val="005B004C"/>
    <w:rsid w:val="005B02EA"/>
    <w:rsid w:val="005C1A41"/>
    <w:rsid w:val="005C4565"/>
    <w:rsid w:val="005E05CD"/>
    <w:rsid w:val="005E5A75"/>
    <w:rsid w:val="005E72E7"/>
    <w:rsid w:val="0060627E"/>
    <w:rsid w:val="0061572F"/>
    <w:rsid w:val="006158BA"/>
    <w:rsid w:val="00616D34"/>
    <w:rsid w:val="00631441"/>
    <w:rsid w:val="00641030"/>
    <w:rsid w:val="00645D52"/>
    <w:rsid w:val="0065133B"/>
    <w:rsid w:val="006556AC"/>
    <w:rsid w:val="006602F1"/>
    <w:rsid w:val="006645C4"/>
    <w:rsid w:val="00670ED4"/>
    <w:rsid w:val="00672928"/>
    <w:rsid w:val="00674A86"/>
    <w:rsid w:val="0068782D"/>
    <w:rsid w:val="006A69C8"/>
    <w:rsid w:val="006B218D"/>
    <w:rsid w:val="006B5DED"/>
    <w:rsid w:val="006D6163"/>
    <w:rsid w:val="006E58B1"/>
    <w:rsid w:val="006F01C4"/>
    <w:rsid w:val="006F487B"/>
    <w:rsid w:val="006F740B"/>
    <w:rsid w:val="00711263"/>
    <w:rsid w:val="00724B96"/>
    <w:rsid w:val="00725814"/>
    <w:rsid w:val="00730CAA"/>
    <w:rsid w:val="00744A41"/>
    <w:rsid w:val="007613B9"/>
    <w:rsid w:val="00780A41"/>
    <w:rsid w:val="00794787"/>
    <w:rsid w:val="007A37D8"/>
    <w:rsid w:val="007C3D03"/>
    <w:rsid w:val="007D1034"/>
    <w:rsid w:val="007D1EFA"/>
    <w:rsid w:val="007D5FE4"/>
    <w:rsid w:val="00800543"/>
    <w:rsid w:val="00801553"/>
    <w:rsid w:val="008125A0"/>
    <w:rsid w:val="00820B32"/>
    <w:rsid w:val="008245C9"/>
    <w:rsid w:val="008560DE"/>
    <w:rsid w:val="0088525A"/>
    <w:rsid w:val="008A0D60"/>
    <w:rsid w:val="008C1387"/>
    <w:rsid w:val="008C682F"/>
    <w:rsid w:val="008E509B"/>
    <w:rsid w:val="008E74F1"/>
    <w:rsid w:val="008F4811"/>
    <w:rsid w:val="008F525A"/>
    <w:rsid w:val="009026D4"/>
    <w:rsid w:val="00904AAA"/>
    <w:rsid w:val="009250AC"/>
    <w:rsid w:val="0092763E"/>
    <w:rsid w:val="009316A6"/>
    <w:rsid w:val="00936114"/>
    <w:rsid w:val="009400E9"/>
    <w:rsid w:val="00946830"/>
    <w:rsid w:val="00952370"/>
    <w:rsid w:val="00962779"/>
    <w:rsid w:val="009628D9"/>
    <w:rsid w:val="009654EC"/>
    <w:rsid w:val="00972587"/>
    <w:rsid w:val="009918D9"/>
    <w:rsid w:val="009A26C6"/>
    <w:rsid w:val="009A392D"/>
    <w:rsid w:val="009C23B8"/>
    <w:rsid w:val="009C62AC"/>
    <w:rsid w:val="009D0CF5"/>
    <w:rsid w:val="009D17C3"/>
    <w:rsid w:val="009D47C2"/>
    <w:rsid w:val="009D7BB4"/>
    <w:rsid w:val="009E51F8"/>
    <w:rsid w:val="009F00BA"/>
    <w:rsid w:val="009F2649"/>
    <w:rsid w:val="00A02D87"/>
    <w:rsid w:val="00A05364"/>
    <w:rsid w:val="00A074D7"/>
    <w:rsid w:val="00A17D23"/>
    <w:rsid w:val="00A208E1"/>
    <w:rsid w:val="00A27BE1"/>
    <w:rsid w:val="00A468EB"/>
    <w:rsid w:val="00A521AB"/>
    <w:rsid w:val="00A56CD0"/>
    <w:rsid w:val="00A61D3E"/>
    <w:rsid w:val="00A7643E"/>
    <w:rsid w:val="00A9649E"/>
    <w:rsid w:val="00AA1341"/>
    <w:rsid w:val="00AB16D0"/>
    <w:rsid w:val="00AB2C1B"/>
    <w:rsid w:val="00AB2E49"/>
    <w:rsid w:val="00AB49FA"/>
    <w:rsid w:val="00AC3BF2"/>
    <w:rsid w:val="00AC6532"/>
    <w:rsid w:val="00AD5483"/>
    <w:rsid w:val="00AF0249"/>
    <w:rsid w:val="00AF150F"/>
    <w:rsid w:val="00AF4737"/>
    <w:rsid w:val="00B03F27"/>
    <w:rsid w:val="00B0470A"/>
    <w:rsid w:val="00B16E8C"/>
    <w:rsid w:val="00B21961"/>
    <w:rsid w:val="00B2364D"/>
    <w:rsid w:val="00B53582"/>
    <w:rsid w:val="00B6239D"/>
    <w:rsid w:val="00B63EA6"/>
    <w:rsid w:val="00B67630"/>
    <w:rsid w:val="00B70B18"/>
    <w:rsid w:val="00B722DE"/>
    <w:rsid w:val="00B80DDB"/>
    <w:rsid w:val="00B81EE1"/>
    <w:rsid w:val="00B905D5"/>
    <w:rsid w:val="00B92156"/>
    <w:rsid w:val="00B9392D"/>
    <w:rsid w:val="00BA42DD"/>
    <w:rsid w:val="00BA761E"/>
    <w:rsid w:val="00BB3FBE"/>
    <w:rsid w:val="00BC603D"/>
    <w:rsid w:val="00BC73AB"/>
    <w:rsid w:val="00BD47C3"/>
    <w:rsid w:val="00BE622E"/>
    <w:rsid w:val="00C033F9"/>
    <w:rsid w:val="00C03CE1"/>
    <w:rsid w:val="00C3016F"/>
    <w:rsid w:val="00C31922"/>
    <w:rsid w:val="00C32EDF"/>
    <w:rsid w:val="00C405FD"/>
    <w:rsid w:val="00C42573"/>
    <w:rsid w:val="00C47460"/>
    <w:rsid w:val="00C5024A"/>
    <w:rsid w:val="00C54066"/>
    <w:rsid w:val="00C57107"/>
    <w:rsid w:val="00C62C2D"/>
    <w:rsid w:val="00C9227C"/>
    <w:rsid w:val="00C9557D"/>
    <w:rsid w:val="00CA2740"/>
    <w:rsid w:val="00CC12E6"/>
    <w:rsid w:val="00CC2E25"/>
    <w:rsid w:val="00CC7C64"/>
    <w:rsid w:val="00CD0B47"/>
    <w:rsid w:val="00CE770B"/>
    <w:rsid w:val="00CF4367"/>
    <w:rsid w:val="00CF5F1A"/>
    <w:rsid w:val="00D00CBD"/>
    <w:rsid w:val="00D010E8"/>
    <w:rsid w:val="00D02C04"/>
    <w:rsid w:val="00D138E8"/>
    <w:rsid w:val="00D13B41"/>
    <w:rsid w:val="00D17D7E"/>
    <w:rsid w:val="00D20259"/>
    <w:rsid w:val="00D208BA"/>
    <w:rsid w:val="00D21668"/>
    <w:rsid w:val="00D216BC"/>
    <w:rsid w:val="00D264FD"/>
    <w:rsid w:val="00D42F8F"/>
    <w:rsid w:val="00D45ADF"/>
    <w:rsid w:val="00D66D8C"/>
    <w:rsid w:val="00D93004"/>
    <w:rsid w:val="00D96E76"/>
    <w:rsid w:val="00DA07F1"/>
    <w:rsid w:val="00DB2877"/>
    <w:rsid w:val="00DD06F4"/>
    <w:rsid w:val="00DD500F"/>
    <w:rsid w:val="00DD6439"/>
    <w:rsid w:val="00DF1173"/>
    <w:rsid w:val="00DF53E4"/>
    <w:rsid w:val="00E2136E"/>
    <w:rsid w:val="00E222D9"/>
    <w:rsid w:val="00E25AF8"/>
    <w:rsid w:val="00E278A8"/>
    <w:rsid w:val="00E31A6A"/>
    <w:rsid w:val="00E46BDF"/>
    <w:rsid w:val="00E547DB"/>
    <w:rsid w:val="00E555BF"/>
    <w:rsid w:val="00E61949"/>
    <w:rsid w:val="00E70DCE"/>
    <w:rsid w:val="00E8301E"/>
    <w:rsid w:val="00E87276"/>
    <w:rsid w:val="00EA446A"/>
    <w:rsid w:val="00EA4B3F"/>
    <w:rsid w:val="00EA7DC1"/>
    <w:rsid w:val="00EB17B0"/>
    <w:rsid w:val="00EB5BA2"/>
    <w:rsid w:val="00EB5C28"/>
    <w:rsid w:val="00EC6884"/>
    <w:rsid w:val="00EE3AFB"/>
    <w:rsid w:val="00EF0D19"/>
    <w:rsid w:val="00EF1577"/>
    <w:rsid w:val="00EF6BD4"/>
    <w:rsid w:val="00F02A47"/>
    <w:rsid w:val="00F0547C"/>
    <w:rsid w:val="00F05C18"/>
    <w:rsid w:val="00F157DD"/>
    <w:rsid w:val="00F15F90"/>
    <w:rsid w:val="00F21465"/>
    <w:rsid w:val="00F27197"/>
    <w:rsid w:val="00F366BC"/>
    <w:rsid w:val="00F6065C"/>
    <w:rsid w:val="00F61EB1"/>
    <w:rsid w:val="00F62BBA"/>
    <w:rsid w:val="00F62C8B"/>
    <w:rsid w:val="00F802D4"/>
    <w:rsid w:val="00F8548B"/>
    <w:rsid w:val="00F90A7A"/>
    <w:rsid w:val="00F91982"/>
    <w:rsid w:val="00FA2DA2"/>
    <w:rsid w:val="00FA311A"/>
    <w:rsid w:val="00FA7F50"/>
    <w:rsid w:val="00FB16A8"/>
    <w:rsid w:val="00FC1679"/>
    <w:rsid w:val="00FC1AAD"/>
    <w:rsid w:val="00FC7010"/>
    <w:rsid w:val="00FC7157"/>
    <w:rsid w:val="00FD498B"/>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paragraph" w:customStyle="1" w:styleId="StyleFACorrespondingAuthorFootnote7pt">
    <w:name w:val="Style FA_Corresponding_Author_Footnote + 7 pt"/>
    <w:basedOn w:val="Normal"/>
    <w:next w:val="Normal"/>
    <w:link w:val="StyleFACorrespondingAuthorFootnote7ptChar"/>
    <w:autoRedefine/>
    <w:rsid w:val="009D7BB4"/>
    <w:pPr>
      <w:spacing w:after="240" w:line="480" w:lineRule="auto"/>
      <w:jc w:val="both"/>
    </w:pPr>
    <w:rPr>
      <w:rFonts w:ascii="Times New Roman" w:eastAsia="Times New Roman" w:hAnsi="Times New Roman" w:cs="Times New Roman"/>
      <w:kern w:val="20"/>
      <w:sz w:val="18"/>
      <w:szCs w:val="18"/>
      <w:lang w:val="en-US"/>
    </w:rPr>
  </w:style>
  <w:style w:type="character" w:customStyle="1" w:styleId="StyleFACorrespondingAuthorFootnote7ptChar">
    <w:name w:val="Style FA_Corresponding_Author_Footnote + 7 pt Char"/>
    <w:link w:val="StyleFACorrespondingAuthorFootnote7pt"/>
    <w:rsid w:val="009D7BB4"/>
    <w:rPr>
      <w:rFonts w:ascii="Times New Roman" w:eastAsia="Times New Roman" w:hAnsi="Times New Roman" w:cs="Times New Roman"/>
      <w:kern w:val="20"/>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57733-44AA-7441-BE07-50F7BFE37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4231</Words>
  <Characters>138120</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6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Adam Lovett</cp:lastModifiedBy>
  <cp:revision>2</cp:revision>
  <cp:lastPrinted>2021-11-29T14:48:00Z</cp:lastPrinted>
  <dcterms:created xsi:type="dcterms:W3CDTF">2022-01-07T13:39:00Z</dcterms:created>
  <dcterms:modified xsi:type="dcterms:W3CDTF">2022-01-0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033beb4a-fbe5-3bc9-85b0-05c125b8b432</vt:lpwstr>
  </property>
  <property fmtid="{D5CDD505-2E9C-101B-9397-08002B2CF9AE}" pid="24" name="Mendeley Citation Style_1">
    <vt:lpwstr>http://www.zotero.org/styles/royal-society-of-chemistry</vt:lpwstr>
  </property>
</Properties>
</file>